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512F1D" w:rsidP="00426301">
      <w:pPr>
        <w:pStyle w:val="Heading1"/>
        <w:spacing w:before="0"/>
      </w:pPr>
      <w:ins w:id="0" w:author="Alexandra Linz" w:date="2018-09-20T13:34:00Z">
        <w:r>
          <w:t>F</w:t>
        </w:r>
      </w:ins>
      <w:del w:id="1" w:author="Alexandra Linz" w:date="2018-09-20T13:34:00Z">
        <w:r w:rsidR="003A1F5F" w:rsidDel="00512F1D">
          <w:delText>Connections</w:delText>
        </w:r>
        <w:r w:rsidR="00046BFF" w:rsidDel="00512F1D">
          <w:delText xml:space="preserve"> between f</w:delText>
        </w:r>
      </w:del>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Shaomei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humic</w:t>
      </w:r>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We found that p</w:t>
      </w:r>
      <w:r>
        <w:t>hototrophy,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r w:rsidRPr="002E05D5">
        <w:rPr>
          <w:i/>
        </w:rPr>
        <w:t>Chlorobiales</w:t>
      </w:r>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Del="00950DEB" w:rsidRDefault="00046BFF" w:rsidP="00DC3B2C">
      <w:pPr>
        <w:pStyle w:val="Heading1"/>
        <w:spacing w:before="0"/>
        <w:rPr>
          <w:del w:id="2" w:author="Alexandra Linz" w:date="2018-09-20T13:27:00Z"/>
        </w:rPr>
      </w:pPr>
      <w:r>
        <w:t>Introduction</w:t>
      </w:r>
    </w:p>
    <w:p w:rsidR="00950DEB" w:rsidRPr="00797487" w:rsidRDefault="00046BFF">
      <w:pPr>
        <w:pStyle w:val="Heading1"/>
        <w:spacing w:before="0"/>
        <w:rPr>
          <w:ins w:id="3" w:author="Alexandra Linz" w:date="2018-09-20T13:24:00Z"/>
        </w:rPr>
        <w:pPrChange w:id="4" w:author="Alexandra Linz" w:date="2018-09-20T13:27:00Z">
          <w:pPr/>
        </w:pPrChange>
      </w:pPr>
      <w:r>
        <w:tab/>
      </w:r>
    </w:p>
    <w:p w:rsidR="00950DEB" w:rsidRPr="00797487" w:rsidRDefault="00950DEB">
      <w:pPr>
        <w:ind w:firstLine="720"/>
        <w:rPr>
          <w:ins w:id="5" w:author="Alexandra Linz" w:date="2018-09-20T13:24:00Z"/>
        </w:rPr>
        <w:pPrChange w:id="6" w:author="Alexandra Linz" w:date="2018-09-20T13:27:00Z">
          <w:pPr/>
        </w:pPrChange>
      </w:pPr>
      <w:ins w:id="7" w:author="Alexandra Linz" w:date="2018-09-20T13:24:00Z">
        <w:r w:rsidRPr="00797487">
          <w:t xml:space="preserve">Lakes collect nutrients from surrounding terrestrial ecosystems </w:t>
        </w:r>
        <w:r w:rsidRPr="00797487">
          <w:fldChar w:fldCharType="begin" w:fldLock="1"/>
        </w:r>
        <w:r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 xml:space="preserve">Approximately half of the carbon received by freshwater ecosystems from the terrestrial landscape </w:t>
        </w:r>
        <w:r w:rsidRPr="00797487">
          <w:rPr>
            <w:color w:val="000000"/>
          </w:rPr>
          <w:lastRenderedPageBreak/>
          <w:t xml:space="preserve">is emitted as carbon dioxide (0.2 Pg C/year) or stored (0.8 Pg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Cole et al., 2007)</w:t>
        </w:r>
        <w:r w:rsidRPr="00797487">
          <w:rPr>
            <w:color w:val="000000"/>
          </w:rPr>
          <w:fldChar w:fldCharType="end"/>
        </w:r>
        <w:r w:rsidRPr="00797487">
          <w:rPr>
            <w:color w:val="000000"/>
          </w:rPr>
          <w:t xml:space="preserve">. Similarly, 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ins>
    </w:p>
    <w:p w:rsidR="00950DEB" w:rsidRPr="00797487" w:rsidRDefault="00950DEB" w:rsidP="00950DEB">
      <w:pPr>
        <w:rPr>
          <w:ins w:id="8" w:author="Alexandra Linz" w:date="2018-09-20T13:24:00Z"/>
        </w:rPr>
      </w:pPr>
      <w:ins w:id="9" w:author="Alexandra Linz" w:date="2018-09-20T13:24:00Z">
        <w:r w:rsidRPr="00797487">
          <w:rPr>
            <w:color w:val="000000"/>
          </w:rPr>
          <w:tab/>
        </w:r>
        <w:r w:rsidRPr="00797487">
          <w:t xml:space="preserve">Much of this freshwater biogeochemical cycling is performed by microbial communities. However, the categories of carbon and nutrients often included in models of freshwater biogeochemical cycling are too broad to be used to incorporate microbial data.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using such broad categorizations masks much of the complexity of microbial substrate use. Similarly, elements such as nitrogen and phosphorus are often classified as simply organic or inorganic. Incorporating microbially-mediated transformations of specific compounds in freshwater would significantly improve the accuracy and predictive power of biogeochemical cycling models.</w:t>
        </w:r>
      </w:ins>
    </w:p>
    <w:p w:rsidR="00950DEB" w:rsidRPr="00797487" w:rsidRDefault="00950DEB" w:rsidP="00950DEB">
      <w:pPr>
        <w:rPr>
          <w:ins w:id="10" w:author="Alexandra Linz" w:date="2018-09-20T13:24:00Z"/>
        </w:rPr>
      </w:pPr>
      <w:ins w:id="11" w:author="Alexandra Linz" w:date="2018-09-20T13:24:00Z">
        <w:r w:rsidRPr="00797487">
          <w:tab/>
          <w:t xml:space="preserve"> However, linking microbial taxa to specific functions is a challenging task. Previous research has investigated substrate use by freshwater taxa using cultured isolates or microscopy techniques </w:t>
        </w:r>
        <w:r w:rsidRPr="00797487">
          <w:fldChar w:fldCharType="begin" w:fldLock="1"/>
        </w:r>
        <w:r>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Pr="00797487">
          <w:fldChar w:fldCharType="separate"/>
        </w:r>
        <w:r w:rsidRPr="009D38A1">
          <w:rPr>
            <w:noProof/>
          </w:rPr>
          <w:t>(Hahn et al., 2012; Salcher, Posch &amp; Pernthaler, 2013)</w:t>
        </w:r>
        <w:r w:rsidRPr="00797487">
          <w:fldChar w:fldCharType="end"/>
        </w:r>
        <w:r w:rsidRPr="00797487">
          <w:t xml:space="preserve">. While this work is highly informative, it cannot be scaled to investigate many community members simultaneously. Genomics techniques can be applied at the community level, and although any functional predictions from genomic data are merely predictions, they are still powerful tools for analyzing microbial communities. Sequencing data has previously been employed to great effect to analyze </w:t>
        </w:r>
        <w:r w:rsidRPr="00797487">
          <w:lastRenderedPageBreak/>
          <w:t xml:space="preserve">the distribution of functional marker genes in freshwater </w:t>
        </w:r>
        <w:r w:rsidRPr="00797487">
          <w:fldChar w:fldCharType="begin" w:fldLock="1"/>
        </w:r>
        <w:r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Pr="00797487">
          <w:fldChar w:fldCharType="separate"/>
        </w:r>
        <w:r w:rsidRPr="00797487">
          <w:rPr>
            <w:noProof/>
          </w:rPr>
          <w:t>(Ramachandran &amp; Walsh, 2015; Peura et al., 2015)</w:t>
        </w:r>
        <w:r w:rsidRPr="00797487">
          <w:fldChar w:fldCharType="end"/>
        </w:r>
        <w:r w:rsidRPr="00797487">
          <w:t xml:space="preserve"> and to predict metabolic potential in freshwater taxa </w:t>
        </w:r>
        <w:r w:rsidRPr="00797487">
          <w:fldChar w:fldCharType="begin" w:fldLock="1"/>
        </w:r>
        <w:r>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Pr="00797487">
          <w:fldChar w:fldCharType="separate"/>
        </w:r>
        <w:r w:rsidRPr="00797487">
          <w:rPr>
            <w:noProof/>
          </w:rPr>
          <w:t>(Hamilton et al., 2017)</w:t>
        </w:r>
        <w:r w:rsidRPr="00797487">
          <w:fldChar w:fldCharType="end"/>
        </w:r>
        <w:r w:rsidRPr="00797487">
          <w:t>.</w:t>
        </w:r>
      </w:ins>
    </w:p>
    <w:p w:rsidR="00950DEB" w:rsidRPr="00797487" w:rsidRDefault="00950DEB" w:rsidP="00950DEB">
      <w:pPr>
        <w:ind w:firstLine="720"/>
        <w:rPr>
          <w:ins w:id="12" w:author="Alexandra Linz" w:date="2018-09-20T13:24:00Z"/>
        </w:rPr>
      </w:pPr>
      <w:ins w:id="13" w:author="Alexandra Linz" w:date="2018-09-20T13:24:00Z">
        <w:r w:rsidRPr="00797487">
          <w:t xml:space="preserve">In this research, we combine insights from both genes and genomes in multiple freshwater metagenomic time series to link function to taxonomy on at the community level. Our metagenomic time series include multiple years of sampling for microbial DNA from two lakes in Wisconsin, USA: Lake Mendota, a large eutrophic lake, and Trout Bog, a small humic lake. Lake Mendota and Trout Bog are ideal sites for comparative time series metagenomics because of their history of extensive environmental sampling by the North Temperate Lakes - Long Term Ecological Research program (NTL-LTER, </w:t>
        </w:r>
        <w:r>
          <w:rPr>
            <w:color w:val="0000FF"/>
            <w:u w:val="single"/>
          </w:rPr>
          <w:fldChar w:fldCharType="begin"/>
        </w:r>
        <w:r>
          <w:rPr>
            <w:color w:val="0000FF"/>
            <w:u w:val="single"/>
          </w:rPr>
          <w:instrText xml:space="preserve"> HYPERLINK "http://lter.limnology.wisc.edu" \h </w:instrText>
        </w:r>
        <w:r>
          <w:rPr>
            <w:color w:val="0000FF"/>
            <w:u w:val="single"/>
          </w:rPr>
          <w:fldChar w:fldCharType="separate"/>
        </w:r>
        <w:r w:rsidRPr="00797487">
          <w:rPr>
            <w:color w:val="0000FF"/>
            <w:u w:val="single"/>
          </w:rPr>
          <w:t>http://lter.limnology.wisc.edu</w:t>
        </w:r>
        <w:r>
          <w:rPr>
            <w:color w:val="0000FF"/>
            <w:u w:val="single"/>
          </w:rPr>
          <w:fldChar w:fldCharType="end"/>
        </w:r>
        <w:r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ins>
    </w:p>
    <w:p w:rsidR="00950DEB" w:rsidRPr="00797487" w:rsidRDefault="00950DEB" w:rsidP="00950DEB">
      <w:pPr>
        <w:ind w:firstLine="720"/>
        <w:rPr>
          <w:ins w:id="14" w:author="Alexandra Linz" w:date="2018-09-20T13:24:00Z"/>
        </w:rPr>
      </w:pPr>
      <w:ins w:id="15" w:author="Alexandra Linz" w:date="2018-09-20T13:24:00Z">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systems. We split the broader category of primary production into different types of phototrophy, including photosynthesis performed by Cyanobacteria, green sulfur bacteria, and aerobic anoxygenic phototrophs, and analyzed their associated carbon fixation pathways (when present). Using annotations of carbohydrate-active enzymes, we compared the potential for complex carbon </w:t>
        </w:r>
        <w:r w:rsidRPr="00797487">
          <w:lastRenderedPageBreak/>
          <w:t>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ins>
    </w:p>
    <w:p w:rsidR="00950DEB" w:rsidRPr="00797487" w:rsidRDefault="00950DEB" w:rsidP="00950DEB">
      <w:pPr>
        <w:ind w:firstLine="720"/>
        <w:rPr>
          <w:ins w:id="16" w:author="Alexandra Linz" w:date="2018-09-20T13:24:00Z"/>
        </w:rPr>
      </w:pPr>
      <w:ins w:id="17" w:author="Alexandra Linz" w:date="2018-09-20T13:24:00Z">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dels of freshwater carbon and nitrogen cycles with better predictive power. </w:t>
        </w:r>
      </w:ins>
    </w:p>
    <w:p w:rsidR="008853A5" w:rsidDel="00950DEB" w:rsidRDefault="00046BFF" w:rsidP="00950DEB">
      <w:pPr>
        <w:rPr>
          <w:del w:id="18" w:author="Alexandra Linz" w:date="2018-09-20T13:24:00Z"/>
        </w:rPr>
      </w:pPr>
      <w:del w:id="19" w:author="Alexandra Linz" w:date="2018-09-20T13:24:00Z">
        <w:r w:rsidDel="00950DEB">
          <w:delText xml:space="preserve">Lakes </w:delText>
        </w:r>
        <w:r w:rsidR="003F0487" w:rsidDel="00950DEB">
          <w:delText>collect</w:delText>
        </w:r>
        <w:r w:rsidDel="00950DEB">
          <w:delText xml:space="preserve"> nutrients from surrounding terrestrial ecosystems </w:delText>
        </w:r>
        <w:r w:rsidR="00622EC1" w:rsidDel="00950DEB">
          <w:fldChar w:fldCharType="begin" w:fldLock="1"/>
        </w:r>
        <w:r w:rsidR="00622EC1" w:rsidRPr="000A57D4" w:rsidDel="00950DEB">
          <w:del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delInstrText>
        </w:r>
        <w:r w:rsidR="00622EC1" w:rsidDel="00950DEB">
          <w:fldChar w:fldCharType="separate"/>
        </w:r>
        <w:r w:rsidR="00622EC1" w:rsidRPr="00622EC1" w:rsidDel="00950DEB">
          <w:rPr>
            <w:noProof/>
          </w:rPr>
          <w:delText>(Williamson et al., 2008)</w:delText>
        </w:r>
        <w:r w:rsidR="00622EC1" w:rsidDel="00950DEB">
          <w:fldChar w:fldCharType="end"/>
        </w:r>
        <w:r w:rsidR="00622EC1" w:rsidDel="00950DEB">
          <w:delText>,</w:delText>
        </w:r>
        <w:r w:rsidDel="00950DEB">
          <w:delText xml:space="preserve"> </w:delText>
        </w:r>
        <w:r w:rsidR="005555E0" w:rsidDel="00950DEB">
          <w:delText>placing</w:delText>
        </w:r>
        <w:r w:rsidDel="00950DEB">
          <w:delText xml:space="preserve"> lakes</w:delText>
        </w:r>
        <w:r w:rsidR="005555E0" w:rsidDel="00950DEB">
          <w:delText xml:space="preserve"> as</w:delText>
        </w:r>
        <w:r w:rsidDel="00950DEB">
          <w:delText xml:space="preserve"> “hotspots”</w:delText>
        </w:r>
        <w:r w:rsidR="005555E0" w:rsidDel="00950DEB">
          <w:delText xml:space="preserve"> for </w:delText>
        </w:r>
        <w:r w:rsidR="00A15AC4" w:rsidDel="00950DEB">
          <w:delText xml:space="preserve">carbon and </w:delText>
        </w:r>
        <w:r w:rsidR="005555E0" w:rsidDel="00950DEB">
          <w:delText>nutrient cycling</w:delText>
        </w:r>
        <w:r w:rsidDel="00950DEB">
          <w:delText xml:space="preserve"> in the landscape </w:delText>
        </w:r>
        <w:r w:rsidR="00622EC1" w:rsidDel="00950DEB">
          <w:fldChar w:fldCharType="begin" w:fldLock="1"/>
        </w:r>
        <w:r w:rsidR="00AA5B67" w:rsidDel="00950DEB">
          <w:del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delInstrText>
        </w:r>
        <w:r w:rsidR="00622EC1" w:rsidDel="00950DEB">
          <w:fldChar w:fldCharType="separate"/>
        </w:r>
        <w:r w:rsidR="00622EC1" w:rsidRPr="00622EC1" w:rsidDel="00950DEB">
          <w:rPr>
            <w:noProof/>
          </w:rPr>
          <w:delText>(Butman et al., 2015)</w:delText>
        </w:r>
        <w:r w:rsidR="00622EC1" w:rsidDel="00950DEB">
          <w:fldChar w:fldCharType="end"/>
        </w:r>
        <w:r w:rsidDel="00950DEB">
          <w:delText xml:space="preserve">. Much of this </w:delText>
        </w:r>
        <w:r w:rsidR="00A15AC4" w:rsidDel="00950DEB">
          <w:delText>biogeochemical</w:delText>
        </w:r>
        <w:r w:rsidDel="00950DEB">
          <w:delText xml:space="preserve"> cycling is performed by freshwater microbes. </w:delText>
        </w:r>
        <w:r w:rsidR="00A15AC4" w:rsidDel="00950DEB">
          <w:delText>We have learned much about freshwater microbes through</w:delText>
        </w:r>
        <w:r w:rsidDel="00950DEB">
          <w:delText xml:space="preserve"> previous research </w:delText>
        </w:r>
        <w:r w:rsidR="004B181C" w:rsidDel="00950DEB">
          <w:delText xml:space="preserve">that </w:delText>
        </w:r>
        <w:r w:rsidDel="00950DEB">
          <w:delText xml:space="preserve">has revealed high levels of diversity and change over time in freshwater microbial communities </w:delText>
        </w:r>
        <w:r w:rsidR="00F433E3" w:rsidDel="00950DEB">
          <w:fldChar w:fldCharType="begin" w:fldLock="1"/>
        </w:r>
        <w:r w:rsidR="00B32BF2" w:rsidDel="00950DEB">
          <w:del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delInstrText>
        </w:r>
        <w:r w:rsidR="00F433E3" w:rsidDel="00950DEB">
          <w:fldChar w:fldCharType="separate"/>
        </w:r>
        <w:r w:rsidR="00F91AC0" w:rsidRPr="00F91AC0" w:rsidDel="00950DEB">
          <w:rPr>
            <w:noProof/>
          </w:rPr>
          <w:delText>(Allgaier &amp; Grossart, 2006)</w:delText>
        </w:r>
        <w:r w:rsidR="00F433E3" w:rsidDel="00950DEB">
          <w:fldChar w:fldCharType="end"/>
        </w:r>
        <w:r w:rsidR="00F433E3" w:rsidDel="00950DEB">
          <w:delText>,</w:delText>
        </w:r>
        <w:r w:rsidR="00B47A76" w:rsidDel="00950DEB">
          <w:delText xml:space="preserve"> the geographic distribution of freshwater taxa </w:delText>
        </w:r>
        <w:r w:rsidR="00B47A76" w:rsidDel="00950DEB">
          <w:fldChar w:fldCharType="begin" w:fldLock="1"/>
        </w:r>
        <w:r w:rsidR="00B47A76" w:rsidDel="00950DEB">
          <w:del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delInstrText>
        </w:r>
        <w:r w:rsidR="00B47A76" w:rsidDel="00950DEB">
          <w:fldChar w:fldCharType="separate"/>
        </w:r>
        <w:r w:rsidR="00B47A76" w:rsidRPr="00B47A76" w:rsidDel="00950DEB">
          <w:rPr>
            <w:noProof/>
          </w:rPr>
          <w:delText>(Šimek et al., 2010)</w:delText>
        </w:r>
        <w:r w:rsidR="00B47A76" w:rsidDel="00950DEB">
          <w:fldChar w:fldCharType="end"/>
        </w:r>
        <w:r w:rsidR="00B47A76" w:rsidDel="00950DEB">
          <w:delText xml:space="preserve">, </w:delText>
        </w:r>
        <w:r w:rsidR="00F433E3" w:rsidDel="00950DEB">
          <w:delText xml:space="preserve"> </w:delText>
        </w:r>
        <w:r w:rsidDel="00950DEB">
          <w:delText xml:space="preserve">the distribution of functional marker genes </w:delText>
        </w:r>
        <w:r w:rsidR="00622EC1" w:rsidDel="00950DEB">
          <w:fldChar w:fldCharType="begin" w:fldLock="1"/>
        </w:r>
        <w:r w:rsidR="00751BEC" w:rsidDel="00950DEB">
          <w:del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delInstrText>
        </w:r>
        <w:r w:rsidR="00622EC1" w:rsidDel="00950DEB">
          <w:fldChar w:fldCharType="separate"/>
        </w:r>
        <w:r w:rsidR="00021D94" w:rsidRPr="00021D94" w:rsidDel="00950DEB">
          <w:rPr>
            <w:noProof/>
          </w:rPr>
          <w:delText>(Peura et al., 2012, 2015; Ramachandran &amp; Walsh, 2015; Eiler et al., 2016)</w:delText>
        </w:r>
        <w:r w:rsidR="00622EC1" w:rsidDel="00950DEB">
          <w:fldChar w:fldCharType="end"/>
        </w:r>
        <w:r w:rsidDel="00950DEB">
          <w:delText>,</w:delText>
        </w:r>
        <w:r w:rsidR="00F433E3" w:rsidDel="00950DEB">
          <w:delText xml:space="preserve"> and substrate use capabilities in specific phylogenetic groups </w:delText>
        </w:r>
        <w:r w:rsidR="00F433E3" w:rsidDel="00950DEB">
          <w:fldChar w:fldCharType="begin" w:fldLock="1"/>
        </w:r>
        <w:r w:rsidR="00F433E3" w:rsidDel="00950DEB">
          <w:del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delInstrText>
        </w:r>
        <w:r w:rsidR="00F433E3" w:rsidDel="00950DEB">
          <w:fldChar w:fldCharType="separate"/>
        </w:r>
        <w:r w:rsidR="00F433E3" w:rsidRPr="00F433E3" w:rsidDel="00950DEB">
          <w:rPr>
            <w:noProof/>
          </w:rPr>
          <w:delText>(Salcher, Posch &amp; Pernthaler, 2013)</w:delText>
        </w:r>
        <w:r w:rsidR="00F433E3" w:rsidDel="00950DEB">
          <w:fldChar w:fldCharType="end"/>
        </w:r>
        <w:r w:rsidR="00F433E3" w:rsidDel="00950DEB">
          <w:delText>.</w:delText>
        </w:r>
        <w:r w:rsidDel="00950DEB">
          <w:delText xml:space="preserve"> </w:delText>
        </w:r>
        <w:r w:rsidR="00F433E3" w:rsidDel="00950DEB">
          <w:delText xml:space="preserve">However, </w:delText>
        </w:r>
        <w:r w:rsidDel="00950DEB">
          <w:delText>organism</w:delText>
        </w:r>
        <w:r w:rsidR="005555E0" w:rsidDel="00950DEB">
          <w:delText>-</w:delText>
        </w:r>
        <w:r w:rsidDel="00950DEB">
          <w:delText xml:space="preserve">level information about microbial metabolism is currently not </w:delText>
        </w:r>
        <w:r w:rsidR="004B181C" w:rsidDel="00950DEB">
          <w:delText xml:space="preserve">well </w:delText>
        </w:r>
        <w:r w:rsidDel="00950DEB">
          <w:delText>incorporate</w:delText>
        </w:r>
        <w:r w:rsidR="004B181C" w:rsidDel="00950DEB">
          <w:delText>d</w:delText>
        </w:r>
        <w:r w:rsidDel="00950DEB">
          <w:delText xml:space="preserve"> into </w:delText>
        </w:r>
        <w:r w:rsidR="00613B0C" w:rsidDel="00950DEB">
          <w:delText xml:space="preserve">conceptual </w:delText>
        </w:r>
        <w:r w:rsidDel="00950DEB">
          <w:delText>models of freshwater</w:delText>
        </w:r>
        <w:r w:rsidR="004B181C" w:rsidDel="00950DEB">
          <w:delText xml:space="preserve"> carbon and</w:delText>
        </w:r>
        <w:r w:rsidDel="00950DEB">
          <w:delText xml:space="preserve"> nutrient cycling.  </w:delText>
        </w:r>
      </w:del>
    </w:p>
    <w:p w:rsidR="003F0487" w:rsidDel="00950DEB" w:rsidRDefault="003F0487" w:rsidP="00950DEB">
      <w:pPr>
        <w:rPr>
          <w:del w:id="20" w:author="Alexandra Linz" w:date="2018-09-20T13:24:00Z"/>
        </w:rPr>
      </w:pPr>
      <w:del w:id="21" w:author="Alexandra Linz" w:date="2018-09-20T13:24:00Z">
        <w:r w:rsidDel="00950DEB">
          <w:delText xml:space="preserve">Although aquatic microbes </w:delText>
        </w:r>
        <w:r w:rsidR="00613B0C" w:rsidDel="00950DEB">
          <w:delText>are often classified</w:delText>
        </w:r>
        <w:r w:rsidR="00702D24" w:rsidDel="00950DEB">
          <w:delText xml:space="preserve"> either</w:delText>
        </w:r>
        <w:r w:rsidDel="00950DEB">
          <w:delText xml:space="preserve"> exclusiv</w:delText>
        </w:r>
        <w:r w:rsidR="00702D24" w:rsidDel="00950DEB">
          <w:delText>e</w:delText>
        </w:r>
        <w:r w:rsidDel="00950DEB">
          <w:delText xml:space="preserve">ly </w:delText>
        </w:r>
        <w:r w:rsidR="00613B0C" w:rsidDel="00950DEB">
          <w:delText xml:space="preserve">as </w:delText>
        </w:r>
        <w:r w:rsidDel="00950DEB">
          <w:delText>decomposers or phytoplankton, their role</w:delText>
        </w:r>
        <w:r w:rsidR="00702D24" w:rsidDel="00950DEB">
          <w:delText>s</w:delText>
        </w:r>
        <w:r w:rsidDel="00950DEB">
          <w:delText xml:space="preserve"> and relative importance in the food chain </w:delText>
        </w:r>
        <w:r w:rsidR="00702D24" w:rsidDel="00950DEB">
          <w:delText>are</w:delText>
        </w:r>
        <w:r w:rsidR="00613B0C" w:rsidDel="00950DEB">
          <w:delText xml:space="preserve"> now recognized as distinct and complex</w:delText>
        </w:r>
        <w:r w:rsidDel="00950DEB">
          <w:delText xml:space="preserve"> </w:delText>
        </w:r>
        <w:r w:rsidDel="00950DEB">
          <w:fldChar w:fldCharType="begin" w:fldLock="1"/>
        </w:r>
        <w:r w:rsidDel="00950DEB">
          <w:del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delInstrText>
        </w:r>
        <w:r w:rsidDel="00950DEB">
          <w:fldChar w:fldCharType="separate"/>
        </w:r>
        <w:r w:rsidRPr="00770B63" w:rsidDel="00950DEB">
          <w:rPr>
            <w:noProof/>
          </w:rPr>
          <w:delText>(Pomeroy &amp; Wiebe, 1988)</w:delText>
        </w:r>
        <w:r w:rsidDel="00950DEB">
          <w:fldChar w:fldCharType="end"/>
        </w:r>
        <w:r w:rsidDel="00950DEB">
          <w:delText xml:space="preserve">. Dissolved organic carbon (DOC) is produced at every trophic level, but this carbon is often not in a form directly available </w:delText>
        </w:r>
        <w:r w:rsidR="00702D24" w:rsidDel="00950DEB">
          <w:delText>for consumption</w:delText>
        </w:r>
        <w:r w:rsidDel="00950DEB">
          <w:delText xml:space="preserve"> by secondary or tertiary trophic levels. Instead, microbes are responsible for processing this </w:delText>
        </w:r>
        <w:r w:rsidR="00702D24" w:rsidDel="00950DEB">
          <w:delText xml:space="preserve">complex, recalcitrant </w:delText>
        </w:r>
        <w:r w:rsidDel="00950DEB">
          <w:delText xml:space="preserve">DOC, producing </w:delText>
        </w:r>
        <w:r w:rsidR="00702D24" w:rsidDel="00950DEB">
          <w:delText xml:space="preserve">more labile </w:delText>
        </w:r>
        <w:r w:rsidDel="00950DEB">
          <w:delText>biomass</w:delText>
        </w:r>
        <w:r w:rsidR="00702D24" w:rsidDel="00950DEB">
          <w:delText xml:space="preserve"> that is</w:delText>
        </w:r>
        <w:r w:rsidDel="00950DEB">
          <w:delText xml:space="preserve"> </w:delText>
        </w:r>
        <w:r w:rsidR="00702D24" w:rsidDel="00950DEB">
          <w:delText>subsequently</w:delText>
        </w:r>
        <w:r w:rsidDel="00950DEB">
          <w:delText xml:space="preserve"> consumed. This process of maintaining DOC within the food web is known as the “microbial loop”</w:delText>
        </w:r>
        <w:r w:rsidR="00613B0C" w:rsidDel="00950DEB">
          <w:delText xml:space="preserve"> </w:delText>
        </w:r>
        <w:r w:rsidR="00613B0C" w:rsidDel="00950DEB">
          <w:fldChar w:fldCharType="begin" w:fldLock="1"/>
        </w:r>
        <w:r w:rsidR="00613B0C" w:rsidDel="00950DEB">
          <w:del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delInstrText>
        </w:r>
        <w:r w:rsidR="00613B0C" w:rsidDel="00950DEB">
          <w:fldChar w:fldCharType="separate"/>
        </w:r>
        <w:r w:rsidR="00613B0C" w:rsidRPr="00613B0C" w:rsidDel="00950DEB">
          <w:rPr>
            <w:noProof/>
          </w:rPr>
          <w:delText>(Azam et al., 1983)</w:delText>
        </w:r>
        <w:r w:rsidR="00613B0C" w:rsidDel="00950DEB">
          <w:fldChar w:fldCharType="end"/>
        </w:r>
        <w:r w:rsidR="00613B0C" w:rsidDel="00950DEB">
          <w:delText>, although a</w:delText>
        </w:r>
        <w:r w:rsidDel="00950DEB">
          <w:delText xml:space="preserve">quatic microbes </w:delText>
        </w:r>
        <w:r w:rsidR="00613B0C" w:rsidDel="00950DEB">
          <w:delText>respire much of the DOC to CO</w:delText>
        </w:r>
        <w:r w:rsidR="00613B0C" w:rsidRPr="00613B0C" w:rsidDel="00950DEB">
          <w:rPr>
            <w:vertAlign w:val="subscript"/>
          </w:rPr>
          <w:delText>2</w:delText>
        </w:r>
        <w:r w:rsidDel="00950DEB">
          <w:delText xml:space="preserve">. In some systems, microbial respiration is thought to exceed primary production, resulting in the release of excess of </w:delText>
        </w:r>
        <w:r w:rsidR="00613B0C" w:rsidDel="00950DEB">
          <w:delText>CO</w:delText>
        </w:r>
        <w:r w:rsidR="00613B0C" w:rsidRPr="00613B0C" w:rsidDel="00950DEB">
          <w:rPr>
            <w:vertAlign w:val="subscript"/>
          </w:rPr>
          <w:delText>2</w:delText>
        </w:r>
        <w:r w:rsidR="00613B0C" w:rsidDel="00950DEB">
          <w:rPr>
            <w:vertAlign w:val="subscript"/>
          </w:rPr>
          <w:delText xml:space="preserve"> </w:delText>
        </w:r>
        <w:r w:rsidDel="00950DEB">
          <w:delText xml:space="preserve">to the atmosphere </w:delText>
        </w:r>
        <w:r w:rsidDel="00950DEB">
          <w:fldChar w:fldCharType="begin" w:fldLock="1"/>
        </w:r>
        <w:r w:rsidR="00021D94" w:rsidDel="00950DEB">
          <w:del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delInstrText>
        </w:r>
        <w:r w:rsidDel="00950DEB">
          <w:fldChar w:fldCharType="separate"/>
        </w:r>
        <w:r w:rsidRPr="00770B63" w:rsidDel="00950DEB">
          <w:rPr>
            <w:noProof/>
          </w:rPr>
          <w:delText>(del Giorgio, Cole &amp; Cimbleris, 1997)</w:delText>
        </w:r>
        <w:r w:rsidDel="00950DEB">
          <w:fldChar w:fldCharType="end"/>
        </w:r>
        <w:r w:rsidDel="00950DEB">
          <w:delText>. Inorganic compounds can be used as nitrogen and sulfur</w:delText>
        </w:r>
        <w:r w:rsidR="00613B0C" w:rsidDel="00950DEB">
          <w:delText xml:space="preserve"> sources</w:delText>
        </w:r>
        <w:r w:rsidR="00702D24" w:rsidDel="00950DEB">
          <w:delText>,</w:delText>
        </w:r>
        <w:r w:rsidDel="00950DEB">
          <w:delText xml:space="preserve"> or </w:delText>
        </w:r>
        <w:r w:rsidR="00702D24" w:rsidDel="00950DEB">
          <w:delText xml:space="preserve">they can </w:delText>
        </w:r>
        <w:r w:rsidDel="00950DEB">
          <w:delText>provide energy to chemo</w:delText>
        </w:r>
        <w:r w:rsidR="00613B0C" w:rsidDel="00950DEB">
          <w:delText>litho</w:delText>
        </w:r>
        <w:r w:rsidDel="00950DEB">
          <w:delText xml:space="preserve">trophs that </w:delText>
        </w:r>
        <w:r w:rsidR="00702D24" w:rsidDel="00950DEB">
          <w:delText>are in turn consumed</w:delText>
        </w:r>
        <w:r w:rsidDel="00950DEB">
          <w:delText xml:space="preserve"> by other trophic levels.  Microbial conversions of inorganic compounds are often just as crucial to freshwater </w:delText>
        </w:r>
        <w:r w:rsidR="004B181C" w:rsidDel="00950DEB">
          <w:delText>biogeochemistry</w:delText>
        </w:r>
        <w:r w:rsidDel="00950DEB">
          <w:delText xml:space="preserve"> as the degradation of </w:delText>
        </w:r>
        <w:r w:rsidR="00702D24" w:rsidDel="00950DEB">
          <w:delText>DOC</w:delText>
        </w:r>
        <w:r w:rsidDel="00950DEB">
          <w:delText>.</w:delText>
        </w:r>
        <w:r w:rsidDel="00950DEB">
          <w:tab/>
        </w:r>
      </w:del>
    </w:p>
    <w:p w:rsidR="008853A5" w:rsidDel="00950DEB" w:rsidRDefault="00046BFF" w:rsidP="00950DEB">
      <w:pPr>
        <w:rPr>
          <w:del w:id="22" w:author="Alexandra Linz" w:date="2018-09-20T13:24:00Z"/>
        </w:rPr>
      </w:pPr>
      <w:del w:id="23" w:author="Alexandra Linz" w:date="2018-09-20T13:24:00Z">
        <w:r w:rsidDel="00950DEB">
          <w:tab/>
          <w:delText xml:space="preserve">Previously, we used time series metagenomics to assemble nearly 200 </w:delText>
        </w:r>
        <w:r w:rsidR="00613B0C" w:rsidDel="00950DEB">
          <w:delText>metagenome-assembled genomes</w:delText>
        </w:r>
        <w:r w:rsidDel="00950DEB">
          <w:delText xml:space="preserve"> </w:delText>
        </w:r>
        <w:r w:rsidR="00702D24" w:rsidDel="00950DEB">
          <w:delText>(</w:delText>
        </w:r>
        <w:r w:rsidDel="00950DEB">
          <w:delText>MAGs</w:delText>
        </w:r>
        <w:r w:rsidR="00702D24" w:rsidDel="00950DEB">
          <w:delText>)</w:delText>
        </w:r>
        <w:r w:rsidDel="00950DEB">
          <w:delText xml:space="preserve"> from </w:delText>
        </w:r>
        <w:r w:rsidR="00613B0C" w:rsidDel="00950DEB">
          <w:delText xml:space="preserve">two temperate lakes: </w:delText>
        </w:r>
        <w:r w:rsidDel="00950DEB">
          <w:delText>Lake Mendota, a highly productive eutrophic lake, and Trout Bog, a humic bog lake</w:delText>
        </w:r>
        <w:r w:rsidR="003F0487" w:rsidDel="00950DEB">
          <w:delText xml:space="preserve"> </w:delText>
        </w:r>
        <w:r w:rsidR="003F0487" w:rsidDel="00950DEB">
          <w:fldChar w:fldCharType="begin" w:fldLock="1"/>
        </w:r>
        <w:r w:rsidR="00C14ABA"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3F0487" w:rsidDel="00950DEB">
          <w:fldChar w:fldCharType="separate"/>
        </w:r>
        <w:r w:rsidR="00C14ABA" w:rsidRPr="00C14ABA" w:rsidDel="00950DEB">
          <w:rPr>
            <w:noProof/>
          </w:rPr>
          <w:delText>(Bendall et al., 2016)</w:delText>
        </w:r>
        <w:r w:rsidR="003F0487" w:rsidDel="00950DEB">
          <w:fldChar w:fldCharType="end"/>
        </w:r>
        <w:r w:rsidDel="00950DEB">
          <w:delText xml:space="preserve">. </w:delText>
        </w:r>
        <w:r w:rsidR="00622EC1" w:rsidDel="00950DEB">
          <w:delText>T</w:delText>
        </w:r>
        <w:r w:rsidDel="00950DEB">
          <w:delText>h</w:delText>
        </w:r>
        <w:r w:rsidR="00C14ABA" w:rsidDel="00950DEB">
          <w:delText>ese MAGs were</w:delText>
        </w:r>
        <w:r w:rsidDel="00950DEB">
          <w:delText xml:space="preserve"> used to study genome</w:delText>
        </w:r>
        <w:r w:rsidR="00613B0C" w:rsidDel="00950DEB">
          <w:delText>-wide diversity</w:delText>
        </w:r>
        <w:r w:rsidDel="00950DEB">
          <w:delText xml:space="preserve"> sweeps in Trout Bog</w:delText>
        </w:r>
        <w:r w:rsidR="00622EC1" w:rsidDel="00950DEB">
          <w:delText xml:space="preserve"> </w:delText>
        </w:r>
        <w:r w:rsidR="00622EC1" w:rsidDel="00950DEB">
          <w:fldChar w:fldCharType="begin" w:fldLock="1"/>
        </w:r>
        <w:r w:rsidR="00AA5B67"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622EC1" w:rsidDel="00950DEB">
          <w:fldChar w:fldCharType="separate"/>
        </w:r>
        <w:r w:rsidR="00622EC1" w:rsidRPr="00622EC1" w:rsidDel="00950DEB">
          <w:rPr>
            <w:noProof/>
          </w:rPr>
          <w:delText>(Bendall et al., 2016)</w:delText>
        </w:r>
        <w:r w:rsidR="00622EC1" w:rsidDel="00950DEB">
          <w:fldChar w:fldCharType="end"/>
        </w:r>
        <w:r w:rsidDel="00950DEB">
          <w:delText xml:space="preserve">, to build metabolic networks of the ubiquitous freshwater </w:delText>
        </w:r>
        <w:r w:rsidRPr="002E05D5" w:rsidDel="00950DEB">
          <w:rPr>
            <w:i/>
          </w:rPr>
          <w:delText>Actinobacteria</w:delText>
        </w:r>
        <w:r w:rsidDel="00950DEB">
          <w:delText xml:space="preserve"> acI </w:delText>
        </w:r>
        <w:r w:rsidR="00622EC1" w:rsidDel="00950DEB">
          <w:fldChar w:fldCharType="begin" w:fldLock="1"/>
        </w:r>
        <w:r w:rsidR="00021D94" w:rsidDel="00950DEB">
          <w:del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delInstrText>
        </w:r>
        <w:r w:rsidR="00622EC1" w:rsidDel="00950DEB">
          <w:fldChar w:fldCharType="separate"/>
        </w:r>
        <w:r w:rsidR="00622EC1" w:rsidRPr="00622EC1" w:rsidDel="00950DEB">
          <w:rPr>
            <w:noProof/>
          </w:rPr>
          <w:delText>(Hamilton et al., 2017)</w:delText>
        </w:r>
        <w:r w:rsidR="00622EC1" w:rsidDel="00950DEB">
          <w:fldChar w:fldCharType="end"/>
        </w:r>
        <w:r w:rsidDel="00950DEB">
          <w:delText>,</w:delText>
        </w:r>
        <w:r w:rsidR="00622EC1" w:rsidDel="00950DEB">
          <w:delText xml:space="preserve"> </w:delText>
        </w:r>
        <w:r w:rsidDel="00950DEB">
          <w:delText xml:space="preserve">and to propose functions for freshwater </w:delText>
        </w:r>
        <w:r w:rsidRPr="002E05D5" w:rsidDel="00950DEB">
          <w:rPr>
            <w:i/>
          </w:rPr>
          <w:delText>Verrucomicrobia</w:delText>
        </w:r>
        <w:r w:rsidR="00622EC1" w:rsidDel="00950DEB">
          <w:delText xml:space="preserve"> </w:delText>
        </w:r>
        <w:r w:rsidR="00622EC1" w:rsidDel="00950DEB">
          <w:fldChar w:fldCharType="begin" w:fldLock="1"/>
        </w:r>
        <w:r w:rsidR="00622EC1" w:rsidDel="00950DEB">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622EC1" w:rsidDel="00950DEB">
          <w:fldChar w:fldCharType="separate"/>
        </w:r>
        <w:r w:rsidR="00622EC1" w:rsidRPr="00622EC1" w:rsidDel="00950DEB">
          <w:rPr>
            <w:noProof/>
          </w:rPr>
          <w:delText>(He et al., 2017)</w:delText>
        </w:r>
        <w:r w:rsidR="00622EC1" w:rsidDel="00950DEB">
          <w:fldChar w:fldCharType="end"/>
        </w:r>
        <w:r w:rsidDel="00950DEB">
          <w:delText xml:space="preserve">. </w:delText>
        </w:r>
        <w:r w:rsidR="00C14ABA" w:rsidDel="00950DEB">
          <w:delText xml:space="preserve">In addition to this body of knowledge based on the MAG dataset, previous time series analyses of 16S rRNA gene amplicon datasets from both lakes provide an understanding of taxon dynamics over time </w:delText>
        </w:r>
        <w:r w:rsidR="00C14ABA" w:rsidDel="00950DEB">
          <w:fldChar w:fldCharType="begin" w:fldLock="1"/>
        </w:r>
        <w:r w:rsidR="00C14ABA" w:rsidDel="00950DEB">
          <w:del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delInstrText>
        </w:r>
        <w:r w:rsidR="00C14ABA" w:rsidDel="00950DEB">
          <w:fldChar w:fldCharType="separate"/>
        </w:r>
        <w:r w:rsidR="00C14ABA" w:rsidRPr="00C14ABA" w:rsidDel="00950DEB">
          <w:rPr>
            <w:noProof/>
          </w:rPr>
          <w:delText>(Hall et al., 2017; Linz et al., 2017)</w:delText>
        </w:r>
        <w:r w:rsidR="00C14ABA" w:rsidDel="00950DEB">
          <w:fldChar w:fldCharType="end"/>
        </w:r>
        <w:r w:rsidR="00C14ABA" w:rsidDel="00950DEB">
          <w:delText xml:space="preserve">. </w:delText>
        </w:r>
        <w:r w:rsidDel="00950DEB">
          <w:delText xml:space="preserve">Lake Mendota and Trout Bog </w:delText>
        </w:r>
        <w:r w:rsidR="00C14ABA" w:rsidDel="00950DEB">
          <w:delText>are ideal sites</w:delText>
        </w:r>
        <w:r w:rsidDel="00950DEB">
          <w:delText xml:space="preserve"> for </w:delText>
        </w:r>
        <w:r w:rsidR="00C14ABA" w:rsidDel="00950DEB">
          <w:delText xml:space="preserve">comparative </w:delText>
        </w:r>
        <w:r w:rsidDel="00950DEB">
          <w:delText xml:space="preserve">time series metagenomics because of their history of extensive environmental sampling by the North Temperate Lakes - Long Term Ecological Research program (NTL-LTER, </w:delText>
        </w:r>
        <w:r w:rsidR="00B24DBF" w:rsidDel="00950DEB">
          <w:rPr>
            <w:color w:val="0000FF"/>
            <w:u w:val="single"/>
          </w:rPr>
          <w:fldChar w:fldCharType="begin"/>
        </w:r>
        <w:r w:rsidR="00B24DBF" w:rsidDel="00950DEB">
          <w:rPr>
            <w:color w:val="0000FF"/>
            <w:u w:val="single"/>
          </w:rPr>
          <w:delInstrText xml:space="preserve"> HYPERLINK "http://lter.limnology.wisc.edu" \h </w:delInstrText>
        </w:r>
        <w:r w:rsidR="00B24DBF" w:rsidDel="00950DEB">
          <w:rPr>
            <w:color w:val="0000FF"/>
            <w:u w:val="single"/>
          </w:rPr>
          <w:fldChar w:fldCharType="separate"/>
        </w:r>
        <w:r w:rsidDel="00950DEB">
          <w:rPr>
            <w:color w:val="0000FF"/>
            <w:u w:val="single"/>
          </w:rPr>
          <w:delText>http://lter.limnology.wisc.edu</w:delText>
        </w:r>
        <w:r w:rsidR="00B24DBF" w:rsidDel="00950DEB">
          <w:rPr>
            <w:color w:val="0000FF"/>
            <w:u w:val="single"/>
          </w:rPr>
          <w:fldChar w:fldCharType="end"/>
        </w:r>
        <w:r w:rsidDel="00950DEB">
          <w:delText>)</w:delText>
        </w:r>
        <w:r w:rsidR="00622EC1" w:rsidDel="00950DEB">
          <w:delText xml:space="preserve"> </w:delText>
        </w:r>
        <w:r w:rsidDel="00950DEB">
          <w:delText>and their contrasting limnological attributes (Table 1</w:delText>
        </w:r>
        <w:r w:rsidR="00832F7B" w:rsidDel="00950DEB">
          <w:delText>, Table S1</w:delText>
        </w:r>
        <w:r w:rsidDel="00950DEB">
          <w:delText>).</w:delText>
        </w:r>
        <w:r w:rsidR="00702D24" w:rsidDel="00950DEB">
          <w:delText xml:space="preserve"> Here, we build on this previous work by identifying contrasting patterns of </w:delText>
        </w:r>
        <w:r w:rsidR="004B181C" w:rsidDel="00950DEB">
          <w:delText xml:space="preserve">carbon and </w:delText>
        </w:r>
        <w:r w:rsidR="00702D24" w:rsidDel="00950DEB">
          <w:delText>nutrient cycling between the lakes based on analyses of functional marker genes and MAGs.</w:delText>
        </w:r>
      </w:del>
    </w:p>
    <w:p w:rsidR="008853A5" w:rsidDel="00950DEB" w:rsidRDefault="00046BFF" w:rsidP="00950DEB">
      <w:pPr>
        <w:rPr>
          <w:del w:id="24" w:author="Alexandra Linz" w:date="2018-09-20T13:24:00Z"/>
        </w:rPr>
      </w:pPr>
      <w:del w:id="25" w:author="Alexandra Linz" w:date="2018-09-20T13:24:00Z">
        <w:r w:rsidDel="00950DEB">
          <w:tab/>
        </w:r>
        <w:r w:rsidR="00702D24" w:rsidDel="00950DEB">
          <w:delText>G</w:delText>
        </w:r>
        <w:r w:rsidDel="00950DEB">
          <w:delText xml:space="preserve">ene-centric methods </w:delText>
        </w:r>
        <w:r w:rsidR="00613B0C" w:rsidDel="00950DEB">
          <w:delText>are one method that can</w:delText>
        </w:r>
        <w:r w:rsidR="005555E0" w:rsidDel="00950DEB">
          <w:delText xml:space="preserve"> </w:delText>
        </w:r>
        <w:r w:rsidR="00702D24" w:rsidDel="00950DEB">
          <w:delText>identify community functions, while analysis of population genomes using MAGs can identify coupled</w:delText>
        </w:r>
        <w:r w:rsidDel="00950DEB">
          <w:delText xml:space="preserve"> metabolic processes taking place within the boundary of a cell. In this research, </w:delText>
        </w:r>
        <w:r w:rsidR="00770B63" w:rsidDel="00950DEB">
          <w:delText xml:space="preserve">we </w:delText>
        </w:r>
        <w:r w:rsidDel="00950DEB">
          <w:delText>use functional marker genes and MAGs from two freshwater lakes</w:delText>
        </w:r>
        <w:r w:rsidR="00180B02" w:rsidDel="00950DEB">
          <w:delText xml:space="preserve"> with contrasting chemistry</w:delText>
        </w:r>
        <w:r w:rsidDel="00950DEB">
          <w:delText xml:space="preserve"> to </w:delText>
        </w:r>
        <w:r w:rsidR="00613B0C" w:rsidDel="00950DEB">
          <w:delText>yield</w:delText>
        </w:r>
        <w:r w:rsidDel="00950DEB">
          <w:delText xml:space="preserve"> insights about microbial metabolism in freshwater </w:delText>
        </w:r>
        <w:r w:rsidR="005555E0" w:rsidDel="00950DEB">
          <w:delText>ecosystems</w:delText>
        </w:r>
        <w:r w:rsidDel="00950DEB">
          <w:delText>.</w:delText>
        </w:r>
        <w:r w:rsidR="00613B0C" w:rsidDel="00950DEB">
          <w:delText xml:space="preserve"> We identified genes and pathways purportedly involved in primary production, DOC mineralization, and nitrogen and sulfur cycling. </w:delText>
        </w:r>
        <w:r w:rsidR="00180B02" w:rsidDel="00950DEB">
          <w:delText>S</w:delText>
        </w:r>
        <w:r w:rsidR="00613B0C" w:rsidDel="00950DEB">
          <w:delText>ome types of metabolism</w:delText>
        </w:r>
        <w:r w:rsidR="004B181C" w:rsidDel="00950DEB">
          <w:delText>s</w:delText>
        </w:r>
        <w:r w:rsidR="00613B0C" w:rsidDel="00950DEB">
          <w:delText xml:space="preserve"> were found in both </w:delText>
        </w:r>
        <w:r w:rsidR="00180B02" w:rsidDel="00950DEB">
          <w:delText>sites despite their different chemistry profiles</w:delText>
        </w:r>
        <w:r w:rsidR="00613B0C" w:rsidDel="00950DEB">
          <w:delTex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delText>
        </w:r>
      </w:del>
    </w:p>
    <w:p w:rsidR="008853A5" w:rsidRDefault="00046BFF" w:rsidP="00950DEB">
      <w:r>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 xml:space="preserve">he sampling depths were most often 0-2 </w:t>
      </w:r>
      <w:r>
        <w:lastRenderedPageBreak/>
        <w:t>meters for the epilimnion and 2-7 meters for the hypolimnion. DNA was collected by filtering 150 mL of the integrated</w:t>
      </w:r>
      <w:r w:rsidR="00702D24">
        <w:t xml:space="preserve"> water</w:t>
      </w:r>
      <w:r>
        <w:t xml:space="preserve"> samples on 0.2-</w:t>
      </w:r>
      <w:r w:rsidR="00180B02">
        <w:t>µ</w:t>
      </w:r>
      <w:r>
        <w:t xml:space="preserve">m pore size polyethersulfone Supor filters (Pall Corp., Port Washington, NY, USA). Filters were stored at -80C until extraction using the FastDNA </w:t>
      </w:r>
      <w:r w:rsidR="00702D24">
        <w:t xml:space="preserve">Spin </w:t>
      </w:r>
      <w:r>
        <w:t>Kit (MP Biomedicals, Burlingame, CA, USA).</w:t>
      </w:r>
    </w:p>
    <w:p w:rsidR="00C50BFC" w:rsidRPr="00C50BFC" w:rsidRDefault="00C50BFC" w:rsidP="00DC3B2C">
      <w:pPr>
        <w:rPr>
          <w:b/>
        </w:rPr>
      </w:pPr>
      <w:r>
        <w:rPr>
          <w:b/>
        </w:rPr>
        <w:t>Sequencing</w:t>
      </w:r>
    </w:p>
    <w:p w:rsidR="00512F1D" w:rsidRPr="00797487" w:rsidRDefault="00046BFF" w:rsidP="00512F1D">
      <w:pPr>
        <w:rPr>
          <w:ins w:id="26" w:author="Alexandra Linz" w:date="2018-09-20T13:38:00Z"/>
        </w:rPr>
      </w:pPr>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t>
      </w:r>
      <w:ins w:id="27" w:author="Alexandra Linz" w:date="2018-09-20T16:50:00Z">
        <w:r w:rsidR="000A57D4">
          <w:t xml:space="preserve">collected over five years </w:t>
        </w:r>
      </w:ins>
      <w:r w:rsidR="00180B02">
        <w:t xml:space="preserve">were sequenced for Lake Mendota, while 47 metagenomes </w:t>
      </w:r>
      <w:ins w:id="28" w:author="Alexandra Linz" w:date="2018-09-20T16:50:00Z">
        <w:r w:rsidR="000A57D4">
          <w:t xml:space="preserve">collected over three years </w:t>
        </w:r>
      </w:ins>
      <w:r w:rsidR="00180B02">
        <w:t>were sequenced for each layer in Trout Bog</w:t>
      </w:r>
      <w:ins w:id="29" w:author="Alexandra Linz" w:date="2018-09-20T16:50:00Z">
        <w:r w:rsidR="000A57D4">
          <w:t xml:space="preserve"> (</w:t>
        </w:r>
      </w:ins>
      <w:ins w:id="30" w:author="Alexandra Linz" w:date="2018-09-20T16:51:00Z">
        <w:r w:rsidR="000A57D4">
          <w:t>Table S2</w:t>
        </w:r>
      </w:ins>
      <w:ins w:id="31" w:author="Alexandra Linz" w:date="2018-09-20T16:50:00Z">
        <w:r w:rsidR="000A57D4">
          <w:t>)</w:t>
        </w:r>
      </w:ins>
      <w:r w:rsidR="00180B02">
        <w:t xml:space="preserve">. </w:t>
      </w:r>
      <w:r>
        <w:t xml:space="preserve">Samples were sequenced on the Illumina HiSeq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TruSeq protocol on the Illumina GAIIx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Samples from Lake Mendota were sequenced on an Illumina MiSeq,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w:t>
      </w:r>
      <w:r w:rsidR="00D66DE0">
        <w:lastRenderedPageBreak/>
        <w:t xml:space="preserve">alignment quality and chimera checking using mothur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ins w:id="32" w:author="Alexandra Linz" w:date="2018-09-20T13:38:00Z">
        <w:r w:rsidR="00512F1D" w:rsidRPr="00797487">
          <w:t>Unclustered</w:t>
        </w:r>
      </w:ins>
      <w:ins w:id="33" w:author="Alexandra Linz" w:date="2018-09-20T13:39:00Z">
        <w:r w:rsidR="00BB48D4">
          <w:t>,</w:t>
        </w:r>
      </w:ins>
      <w:ins w:id="34" w:author="Alexandra Linz" w:date="2018-09-20T13:38:00Z">
        <w:r w:rsidR="00512F1D" w:rsidRPr="00797487">
          <w:t xml:space="preserve"> unique sequences were classified using a custom database of freshwater 16S</w:t>
        </w:r>
        <w:r w:rsidR="00BB48D4">
          <w:t xml:space="preserve"> rRNA gene </w:t>
        </w:r>
        <w:r w:rsidR="00512F1D" w:rsidRPr="00797487">
          <w:t xml:space="preserve">sequences </w:t>
        </w:r>
        <w:r w:rsidR="00512F1D" w:rsidRPr="00797487">
          <w:fldChar w:fldCharType="begin" w:fldLock="1"/>
        </w:r>
        <w:r w:rsidR="00512F1D"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512F1D" w:rsidRPr="00797487">
          <w:fldChar w:fldCharType="separate"/>
        </w:r>
        <w:r w:rsidR="00512F1D" w:rsidRPr="00797487">
          <w:rPr>
            <w:noProof/>
          </w:rPr>
          <w:t>(Newton et al., 2011)</w:t>
        </w:r>
        <w:r w:rsidR="00512F1D" w:rsidRPr="00797487">
          <w:fldChar w:fldCharType="end"/>
        </w:r>
        <w:r w:rsidR="00512F1D" w:rsidRPr="00797487">
          <w:t xml:space="preserve"> and the Greengenes database </w:t>
        </w:r>
        <w:r w:rsidR="00512F1D" w:rsidRPr="00797487">
          <w:fldChar w:fldCharType="begin" w:fldLock="1"/>
        </w:r>
        <w:r w:rsidR="00512F1D"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512F1D" w:rsidRPr="00797487">
          <w:fldChar w:fldCharType="separate"/>
        </w:r>
        <w:r w:rsidR="00512F1D" w:rsidRPr="00797487">
          <w:rPr>
            <w:noProof/>
          </w:rPr>
          <w:t>(DeSantis et al., 2006)</w:t>
        </w:r>
        <w:r w:rsidR="00512F1D" w:rsidRPr="00797487">
          <w:fldChar w:fldCharType="end"/>
        </w:r>
        <w:r w:rsidR="00512F1D" w:rsidRPr="00797487">
          <w:t xml:space="preserve"> with the classification pipeline TaxAss </w:t>
        </w:r>
        <w:r w:rsidR="00512F1D" w:rsidRPr="00797487">
          <w:fldChar w:fldCharType="begin" w:fldLock="1"/>
        </w:r>
        <w:r w:rsidR="00512F1D"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512F1D" w:rsidRPr="00797487">
          <w:fldChar w:fldCharType="separate"/>
        </w:r>
        <w:r w:rsidR="00BB48D4">
          <w:rPr>
            <w:noProof/>
          </w:rPr>
          <w:t>(Rohwer et al., 201</w:t>
        </w:r>
      </w:ins>
      <w:ins w:id="35" w:author="Alexandra Linz" w:date="2018-09-20T13:41:00Z">
        <w:r w:rsidR="00BB48D4">
          <w:rPr>
            <w:noProof/>
          </w:rPr>
          <w:t>8</w:t>
        </w:r>
      </w:ins>
      <w:ins w:id="36" w:author="Alexandra Linz" w:date="2018-09-20T13:38:00Z">
        <w:r w:rsidR="00512F1D" w:rsidRPr="00797487">
          <w:rPr>
            <w:noProof/>
          </w:rPr>
          <w:t>)</w:t>
        </w:r>
        <w:r w:rsidR="00512F1D" w:rsidRPr="00797487">
          <w:fldChar w:fldCharType="end"/>
        </w:r>
        <w:r w:rsidR="00512F1D" w:rsidRPr="00797487">
          <w:t xml:space="preserve">.  </w:t>
        </w:r>
      </w:ins>
    </w:p>
    <w:p w:rsidR="008853A5" w:rsidDel="00512F1D" w:rsidRDefault="00D66DE0" w:rsidP="00DC3B2C">
      <w:pPr>
        <w:rPr>
          <w:del w:id="37" w:author="Alexandra Linz" w:date="2018-09-20T13:38:00Z"/>
        </w:rPr>
      </w:pPr>
      <w:del w:id="38" w:author="Alexandra Linz" w:date="2018-09-20T13:38:00Z">
        <w:r w:rsidDel="00512F1D">
          <w:delText xml:space="preserve">Unclustered unique sequences were assigned taxonomy using TaxAss </w:delText>
        </w:r>
        <w:r w:rsidDel="00512F1D">
          <w:fldChar w:fldCharType="begin" w:fldLock="1"/>
        </w:r>
        <w:r w:rsidDel="00512F1D">
          <w:del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delInstrText>
        </w:r>
        <w:r w:rsidDel="00512F1D">
          <w:fldChar w:fldCharType="separate"/>
        </w:r>
        <w:r w:rsidRPr="00D66DE0" w:rsidDel="00512F1D">
          <w:rPr>
            <w:noProof/>
          </w:rPr>
          <w:delText>(Rohwer et al., 2017)</w:delText>
        </w:r>
        <w:r w:rsidDel="00512F1D">
          <w:fldChar w:fldCharType="end"/>
        </w:r>
        <w:r w:rsidDel="00512F1D">
          <w:delText xml:space="preserve"> to leverage the FreshTrain (version FreshTrain25Jan2018Greengenes13_5) </w:delText>
        </w:r>
        <w:r w:rsidDel="00512F1D">
          <w:fldChar w:fldCharType="begin" w:fldLock="1"/>
        </w:r>
        <w:r w:rsidDel="00512F1D">
          <w:del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delInstrText>
        </w:r>
        <w:r w:rsidDel="00512F1D">
          <w:fldChar w:fldCharType="separate"/>
        </w:r>
        <w:r w:rsidRPr="00D66DE0" w:rsidDel="00512F1D">
          <w:rPr>
            <w:noProof/>
          </w:rPr>
          <w:delText>(Newton et al., 2011)</w:delText>
        </w:r>
        <w:r w:rsidDel="00512F1D">
          <w:fldChar w:fldCharType="end"/>
        </w:r>
        <w:r w:rsidDel="00512F1D">
          <w:delText xml:space="preserve"> and Greengenes (version 13_5) </w:delText>
        </w:r>
        <w:r w:rsidDel="00512F1D">
          <w:fldChar w:fldCharType="begin" w:fldLock="1"/>
        </w:r>
        <w:r w:rsidDel="00512F1D">
          <w:del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delInstrText>
        </w:r>
        <w:r w:rsidDel="00512F1D">
          <w:fldChar w:fldCharType="separate"/>
        </w:r>
        <w:r w:rsidRPr="00D66DE0" w:rsidDel="00512F1D">
          <w:rPr>
            <w:noProof/>
          </w:rPr>
          <w:delText>(DeSantis et al., 2006)</w:delText>
        </w:r>
        <w:r w:rsidDel="00512F1D">
          <w:fldChar w:fldCharType="end"/>
        </w:r>
        <w:r w:rsidDel="00512F1D">
          <w:delText xml:space="preserve">.  </w:delText>
        </w:r>
      </w:del>
    </w:p>
    <w:p w:rsidR="00C50BFC" w:rsidRPr="00C50BFC" w:rsidRDefault="00C50BFC" w:rsidP="00C50BFC">
      <w:pPr>
        <w:rPr>
          <w:b/>
        </w:rPr>
      </w:pPr>
      <w:r>
        <w:rPr>
          <w:b/>
        </w:rPr>
        <w:t xml:space="preserve">Assembly and </w:t>
      </w:r>
      <w:r w:rsidR="00933DA9">
        <w:rPr>
          <w:b/>
        </w:rPr>
        <w:t>B</w:t>
      </w:r>
      <w:r>
        <w:rPr>
          <w:b/>
        </w:rPr>
        <w:t>inning</w:t>
      </w:r>
    </w:p>
    <w:p w:rsidR="008853A5" w:rsidRDefault="00BB48D4" w:rsidP="00DC3B2C">
      <w:pPr>
        <w:ind w:firstLine="720"/>
        <w:rPr>
          <w:ins w:id="39" w:author="Alexandra Linz" w:date="2018-09-20T13:50:00Z"/>
        </w:rPr>
      </w:pPr>
      <w:ins w:id="40" w:author="Alexandra Linz" w:date="2018-09-20T13:45:00Z">
        <w:r w:rsidRPr="00797487">
          <w:t>To recover MAGs</w:t>
        </w:r>
        <w:r>
          <w:t>, metagenomic reads from the same sampling sites (Mendota’s epilimnion, Trout Bog’s epilimnion, and Trout Bog’s hypolimnion) were pooled (Table S2)</w:t>
        </w:r>
        <w:r w:rsidRPr="00797487">
          <w:t xml:space="preserve"> and then assembled as previously described </w:t>
        </w:r>
        <w:r w:rsidRPr="00797487">
          <w:fldChar w:fldCharType="begin" w:fldLock="1"/>
        </w:r>
        <w:r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Pr="00797487">
          <w:fldChar w:fldCharType="separate"/>
        </w:r>
        <w:r w:rsidRPr="00797487">
          <w:rPr>
            <w:noProof/>
          </w:rPr>
          <w:t>(Bendall et al., 2016; Roux et al., 2017)</w:t>
        </w:r>
        <w:r w:rsidRPr="00797487">
          <w:fldChar w:fldCharType="end"/>
        </w:r>
      </w:ins>
      <w:del w:id="41" w:author="Alexandra Linz" w:date="2018-09-20T13:45:00Z">
        <w:r w:rsidR="00046BFF" w:rsidDel="00BB48D4">
          <w:delText>To recover MAG</w:delText>
        </w:r>
        <w:r w:rsidR="00180B02" w:rsidDel="00BB48D4">
          <w:delText>s</w:delText>
        </w:r>
        <w:r w:rsidR="00046BFF" w:rsidDel="00BB48D4">
          <w:delText>, metagenomic reads were pooled by lake and layer and then assembled</w:delText>
        </w:r>
        <w:r w:rsidR="00D81AA1" w:rsidDel="00BB48D4">
          <w:delText xml:space="preserve"> as previously described </w:delText>
        </w:r>
        <w:r w:rsidR="00D81AA1" w:rsidDel="00BB48D4">
          <w:fldChar w:fldCharType="begin" w:fldLock="1"/>
        </w:r>
        <w:r w:rsidR="00AA5B67" w:rsidDel="00BB48D4">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delInstrText>
        </w:r>
        <w:r w:rsidR="00D81AA1" w:rsidDel="00BB48D4">
          <w:fldChar w:fldCharType="separate"/>
        </w:r>
        <w:r w:rsidR="00D81AA1" w:rsidRPr="00D81AA1" w:rsidDel="00BB48D4">
          <w:rPr>
            <w:noProof/>
          </w:rPr>
          <w:delText>(Bendall et al., 2016; Roux et al., 2017)</w:delText>
        </w:r>
        <w:r w:rsidR="00D81AA1" w:rsidDel="00BB48D4">
          <w:fldChar w:fldCharType="end"/>
        </w:r>
        <w:r w:rsidR="00D81AA1" w:rsidDel="00BB48D4">
          <w:delText>.</w:delText>
        </w:r>
      </w:del>
      <w:r w:rsidR="00D81AA1">
        <w:t xml:space="preserve"> In</w:t>
      </w:r>
      <w:ins w:id="42" w:author="Alexandra Linz" w:date="2018-09-20T13:45:00Z">
        <w:r>
          <w:t xml:space="preserve"> metagenomes from</w:t>
        </w:r>
      </w:ins>
      <w:r w:rsidR="00D81AA1">
        <w:t xml:space="preserve"> Trout Bog, this assembly was performed</w:t>
      </w:r>
      <w:r w:rsidR="00046BFF">
        <w:t xml:space="preserve"> using SOAPdenovo</w:t>
      </w:r>
      <w:r w:rsidR="001D1459">
        <w:t>2</w:t>
      </w:r>
      <w:r w:rsidR="00D81AA1">
        <w:t xml:space="preserve"> at various k-mer sizes</w:t>
      </w:r>
      <w:r w:rsidR="00046BFF">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rsidR="00046BFF">
        <w:t xml:space="preserve"> and</w:t>
      </w:r>
      <w:r w:rsidR="00D81AA1">
        <w:t xml:space="preserve"> the resulting contigs were combined using</w:t>
      </w:r>
      <w:r w:rsidR="00046BFF">
        <w:t xml:space="preserve"> Minimus</w:t>
      </w:r>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rsidR="00046BFF">
        <w:t xml:space="preserve">. </w:t>
      </w:r>
      <w:r w:rsidR="00D81AA1">
        <w:t>In Lake Mendota, merged reads were assembled using Ray v2.2</w:t>
      </w:r>
      <w:r w:rsidR="001D1459">
        <w:t>.</w:t>
      </w:r>
      <w:r w:rsidR="00D81AA1">
        <w:t xml:space="preserve">0 with a single k-mer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rsidR="00046BFF">
        <w:t>Contigs from the combined assemblies were binned using MetaB</w:t>
      </w:r>
      <w:r w:rsidR="00180B02">
        <w:t>AT</w:t>
      </w:r>
      <w:r w:rsidR="001D1459">
        <w:t xml:space="preserve"> (-veryspecific settings, minimum bin size of 20kb, and minimum contig size of 2.5kb)</w:t>
      </w:r>
      <w:r w:rsidR="00046BFF">
        <w:t xml:space="preserve"> </w:t>
      </w:r>
      <w:r w:rsidR="00046BFF">
        <w:fldChar w:fldCharType="begin" w:fldLock="1"/>
      </w:r>
      <w:r w:rsidR="00046BFF">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046BFF">
        <w:fldChar w:fldCharType="separate"/>
      </w:r>
      <w:r w:rsidR="00046BFF" w:rsidRPr="00046BFF">
        <w:rPr>
          <w:noProof/>
        </w:rPr>
        <w:t>(Kang et al., 2015)</w:t>
      </w:r>
      <w:r w:rsidR="00046BFF">
        <w:fldChar w:fldCharType="end"/>
      </w:r>
      <w:r w:rsidR="00C60627">
        <w:t>,</w:t>
      </w:r>
      <w:r w:rsidR="00046BFF">
        <w:t xml:space="preserve"> and reads </w:t>
      </w:r>
      <w:r w:rsidR="00180B02">
        <w:t xml:space="preserve">from unpooled metagenomes </w:t>
      </w:r>
      <w:r w:rsidR="00046BFF">
        <w:t>were mapped to the assembled contigs using the Burrows-Wheeler Aligner</w:t>
      </w:r>
      <w:r w:rsidR="001D1459">
        <w:t xml:space="preserve"> (≥ 95% sequence identity, n = 0.05)</w:t>
      </w:r>
      <w:r w:rsidR="00046BFF">
        <w:t xml:space="preserve"> </w:t>
      </w:r>
      <w:r w:rsidR="00046BFF">
        <w:fldChar w:fldCharType="begin" w:fldLock="1"/>
      </w:r>
      <w:r w:rsidR="00046BFF">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rsidR="00046BFF">
        <w:fldChar w:fldCharType="separate"/>
      </w:r>
      <w:r w:rsidR="00046BFF" w:rsidRPr="00046BFF">
        <w:rPr>
          <w:noProof/>
        </w:rPr>
        <w:t>(Li &amp; Durbin, 2010)</w:t>
      </w:r>
      <w:r w:rsidR="00046BFF">
        <w:fldChar w:fldCharType="end"/>
      </w:r>
      <w:r w:rsidR="00046BFF">
        <w:t xml:space="preserve">, </w:t>
      </w:r>
      <w:r w:rsidR="00443746">
        <w:t>which allowed</w:t>
      </w:r>
      <w:r w:rsidR="00046BFF">
        <w:t xml:space="preserve"> time-series resolved binning</w:t>
      </w:r>
      <w:r w:rsidR="00180B02">
        <w:t xml:space="preserve"> (Table S2)</w:t>
      </w:r>
      <w:r w:rsidR="00046BFF">
        <w:t>. DOE JGI’s Integrated Microbial Genome (IMG) database tool</w:t>
      </w:r>
      <w:r w:rsidR="00180B02">
        <w:t xml:space="preserve"> (https://img.jgi.doe.gov/mer/)</w:t>
      </w:r>
      <w:r w:rsidR="00046BFF">
        <w:t xml:space="preserve"> </w:t>
      </w:r>
      <w:r w:rsidR="00046BFF">
        <w:fldChar w:fldCharType="begin" w:fldLock="1"/>
      </w:r>
      <w:r w:rsidR="00046BFF">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rsidR="00046BFF">
        <w:fldChar w:fldCharType="separate"/>
      </w:r>
      <w:r w:rsidR="00046BFF" w:rsidRPr="00046BFF">
        <w:rPr>
          <w:noProof/>
        </w:rPr>
        <w:t>(Markowitz et al., 2012)</w:t>
      </w:r>
      <w:r w:rsidR="00046BFF">
        <w:fldChar w:fldCharType="end"/>
      </w:r>
      <w:r w:rsidR="00046BFF">
        <w:t xml:space="preserve"> was used for gene prediction</w:t>
      </w:r>
      <w:r w:rsidR="00180B02">
        <w:t xml:space="preserve"> and annotation</w:t>
      </w:r>
      <w:r w:rsidR="00046BFF">
        <w:t xml:space="preserve">. </w:t>
      </w:r>
      <w:r w:rsidR="001D2345">
        <w:t xml:space="preserve">Annotated MAGs can be retrieved directly from the IMG database and JGI’s Genome Portal using the IMG Genome ID provided (also known as IMG Taxon ID). </w:t>
      </w:r>
      <w:r w:rsidR="00046BFF">
        <w:t>MAG completeness</w:t>
      </w:r>
      <w:r w:rsidR="00B32BF2">
        <w:t xml:space="preserve"> and contamination/redundancy</w:t>
      </w:r>
      <w:r w:rsidR="00046BFF">
        <w:t xml:space="preserve"> was estimated based on the presence of a core set of genes with CheckM </w:t>
      </w:r>
      <w:r w:rsidR="00046BFF">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rsidR="00046BFF">
        <w:fldChar w:fldCharType="separate"/>
      </w:r>
      <w:r w:rsidR="00046BFF" w:rsidRPr="00046BFF">
        <w:rPr>
          <w:noProof/>
        </w:rPr>
        <w:t>(Rinke et al., 2013; Parks et al., 2015)</w:t>
      </w:r>
      <w:r w:rsidR="00046BFF">
        <w:fldChar w:fldCharType="end"/>
      </w:r>
      <w:r w:rsidR="00046BFF">
        <w:t xml:space="preserve">, and MAGs were classified using Phylosift </w:t>
      </w:r>
      <w:r w:rsidR="00046BFF">
        <w:fldChar w:fldCharType="begin" w:fldLock="1"/>
      </w:r>
      <w:r w:rsidR="00046BFF">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046BFF">
        <w:fldChar w:fldCharType="separate"/>
      </w:r>
      <w:r w:rsidR="00046BFF" w:rsidRPr="00046BFF">
        <w:rPr>
          <w:noProof/>
        </w:rPr>
        <w:t>(Darling et al., 2014)</w:t>
      </w:r>
      <w:r w:rsidR="00046BFF">
        <w:fldChar w:fldCharType="end"/>
      </w:r>
      <w:r w:rsidR="003D1D4E">
        <w:t xml:space="preserve"> or the phylogeny-based “guilt by association” method (Hamilton et al., 2017)</w:t>
      </w:r>
      <w:r w:rsidR="00046BFF">
        <w:t xml:space="preserve">. </w:t>
      </w:r>
      <w:ins w:id="43" w:author="Alexandra Linz" w:date="2018-09-20T13:46:00Z">
        <w:r w:rsidRPr="002C4D58">
          <w:t xml:space="preserve">Only MAGs </w:t>
        </w:r>
        <w:r>
          <w:t xml:space="preserve">that were </w:t>
        </w:r>
        <w:r w:rsidRPr="002C4D58">
          <w:t xml:space="preserve">at least 50% complete with less than 10% estimated contamination (meeting the </w:t>
        </w:r>
        <w:r w:rsidRPr="002C4D58">
          <w:lastRenderedPageBreak/>
          <w:t>MIMARKS definition of a medium</w:t>
        </w:r>
        <w:r>
          <w:t xml:space="preserve"> or high</w:t>
        </w:r>
        <w:r w:rsidRPr="002C4D58">
          <w:t xml:space="preserve"> quality MAG) were included in this study</w:t>
        </w:r>
        <w:r>
          <w:t xml:space="preserve"> </w:t>
        </w:r>
        <w:r>
          <w:fldChar w:fldCharType="begin" w:fldLock="1"/>
        </w:r>
        <w:r>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fldChar w:fldCharType="separate"/>
        </w:r>
        <w:r w:rsidRPr="001D2345">
          <w:rPr>
            <w:noProof/>
          </w:rPr>
          <w:t>(Bowers et al., 2017)</w:t>
        </w:r>
        <w:r>
          <w:fldChar w:fldCharType="end"/>
        </w:r>
      </w:ins>
    </w:p>
    <w:p w:rsidR="00FC2C3B" w:rsidRDefault="00FC2C3B" w:rsidP="00DC3B2C">
      <w:pPr>
        <w:ind w:firstLine="720"/>
      </w:pPr>
      <w:ins w:id="44" w:author="Alexandra Linz" w:date="2018-09-20T13:50:00Z">
        <w:r>
          <w:t xml:space="preserve">A total of 193 medium to high quality bacterial MAGs were recovered from the three combined time series metagenomes in Trout Bog and Lake Mendota: 99 from Lake Mendota, 31 from Trout Bog’s epilimnion, and 63 from Trout Bog’s hypolimnion (Data S3). These population genomes ranged in estimated completeness from 50 to 99% based on CheckM estimates. Several MAGs from Trout Bog’s epilimnion and hypolimnion appeared to belong to the same population based on average nucleotide identities greater than 99% calculated using DOE JGI’s ANI calculator (Data S5)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ins>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rPr>
          <w:ins w:id="45" w:author="Alexandra Linz" w:date="2018-09-20T13:06:00Z"/>
        </w:rPr>
      </w:pPr>
      <w:r>
        <w:t>To analyze functional marker genes in the unassembled, unpooled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BLASTx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w:t>
      </w:r>
      <w:del w:id="46" w:author="Alexandra Linz" w:date="2018-09-20T10:04:00Z">
        <w:r w:rsidDel="008D14F1">
          <w:delText xml:space="preserve">Significant differences in gene frequency between sites were </w:delText>
        </w:r>
        <w:r w:rsidR="00443746" w:rsidDel="008D14F1">
          <w:delText>identified</w:delText>
        </w:r>
        <w:r w:rsidDel="008D14F1">
          <w:delText xml:space="preserve"> using LEfSE </w:delText>
        </w:r>
        <w:r w:rsidDel="008D14F1">
          <w:fldChar w:fldCharType="begin" w:fldLock="1"/>
        </w:r>
        <w:r w:rsidDel="008D14F1">
          <w:del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delInstrText>
        </w:r>
        <w:r w:rsidDel="008D14F1">
          <w:fldChar w:fldCharType="separate"/>
        </w:r>
        <w:r w:rsidRPr="00D05772" w:rsidDel="008D14F1">
          <w:rPr>
            <w:noProof/>
          </w:rPr>
          <w:delText>(Segata et al., 2012)</w:delText>
        </w:r>
        <w:r w:rsidDel="008D14F1">
          <w:fldChar w:fldCharType="end"/>
        </w:r>
        <w:r w:rsidDel="008D14F1">
          <w:delText xml:space="preserve">. </w:delText>
        </w:r>
      </w:del>
      <w:r>
        <w:t>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B24DBF" w:rsidRDefault="00B24DBF" w:rsidP="00C50BFC">
      <w:pPr>
        <w:ind w:firstLine="720"/>
      </w:pPr>
      <w:ins w:id="47" w:author="Alexandra Linz" w:date="2018-09-20T13:06:00Z">
        <w:r>
          <w:t xml:space="preserve">These comparisons were run between the epilimnia of Trout Bog and Lake Mendota, and between the epilimnion and hypolimnion of Trout Bog. We did not compare the epilimnion of </w:t>
        </w:r>
        <w:r>
          <w:lastRenderedPageBreak/>
          <w:t>Lake Mendota to the hypolimnion of Trout Bog,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with a Bonferroni correction for multiple pairwise testing.</w:t>
        </w:r>
      </w:ins>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r>
      <w:del w:id="48" w:author="Alexandra Linz" w:date="2018-09-20T13:46:00Z">
        <w:r w:rsidRPr="002C4D58" w:rsidDel="00BB48D4">
          <w:delText xml:space="preserve">Only MAGs </w:delText>
        </w:r>
        <w:r w:rsidR="00443746" w:rsidDel="00BB48D4">
          <w:delText xml:space="preserve">that were </w:delText>
        </w:r>
        <w:r w:rsidRPr="002C4D58" w:rsidDel="00BB48D4">
          <w:delText xml:space="preserve">at least 50% complete </w:delText>
        </w:r>
        <w:r w:rsidR="00832F7B" w:rsidRPr="002C4D58" w:rsidDel="00BB48D4">
          <w:delText>with</w:delText>
        </w:r>
        <w:r w:rsidRPr="002C4D58" w:rsidDel="00BB48D4">
          <w:delText xml:space="preserve"> less than </w:delText>
        </w:r>
        <w:r w:rsidR="005F1EC7" w:rsidRPr="002C4D58" w:rsidDel="00BB48D4">
          <w:delText>10</w:delText>
        </w:r>
        <w:r w:rsidRPr="002C4D58" w:rsidDel="00BB48D4">
          <w:delText>% estimated contamination</w:delText>
        </w:r>
        <w:r w:rsidR="005F1EC7" w:rsidRPr="002C4D58" w:rsidDel="00BB48D4">
          <w:delText xml:space="preserve"> (meeting the MIMARKS definition of a medium</w:delText>
        </w:r>
        <w:r w:rsidR="00443746" w:rsidDel="00BB48D4">
          <w:delText xml:space="preserve"> or high</w:delText>
        </w:r>
        <w:r w:rsidR="005F1EC7" w:rsidRPr="002C4D58" w:rsidDel="00BB48D4">
          <w:delText xml:space="preserve"> quality MAG)</w:delText>
        </w:r>
        <w:r w:rsidRPr="002C4D58" w:rsidDel="00BB48D4">
          <w:delText xml:space="preserve"> were included in this study</w:delText>
        </w:r>
        <w:r w:rsidR="001D2345" w:rsidDel="00BB48D4">
          <w:delText xml:space="preserve"> </w:delText>
        </w:r>
        <w:r w:rsidR="001D2345" w:rsidDel="00BB48D4">
          <w:fldChar w:fldCharType="begin" w:fldLock="1"/>
        </w:r>
        <w:r w:rsidR="001D2345" w:rsidRPr="00BB48D4" w:rsidDel="00BB48D4">
          <w:del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w:delInstrText>
        </w:r>
        <w:r w:rsidR="001D2345" w:rsidRPr="00FC2C3B" w:rsidDel="00BB48D4">
          <w:delInstrText>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w:delInstrText>
        </w:r>
        <w:r w:rsidR="001D2345" w:rsidRPr="00AB1E2D" w:rsidDel="00BB48D4">
          <w:delInstrText>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delInstrText>
        </w:r>
        <w:r w:rsidR="001D2345" w:rsidDel="00BB48D4">
          <w:fldChar w:fldCharType="separate"/>
        </w:r>
        <w:r w:rsidR="001D2345" w:rsidRPr="00BB48D4" w:rsidDel="00BB48D4">
          <w:rPr>
            <w:noProof/>
          </w:rPr>
          <w:delText>(Bowers et al., 2017)</w:delText>
        </w:r>
        <w:r w:rsidR="001D2345" w:rsidDel="00BB48D4">
          <w:fldChar w:fldCharType="end"/>
        </w:r>
        <w:r w:rsidRPr="002C4D58" w:rsidDel="00BB48D4">
          <w:delText xml:space="preserve">. </w:delText>
        </w:r>
        <w:r w:rsidR="00443746" w:rsidDel="00BB48D4">
          <w:delText xml:space="preserve">Taxonomy was assigned to MAGs using Phylosift </w:delText>
        </w:r>
        <w:r w:rsidR="00443746" w:rsidDel="00BB48D4">
          <w:fldChar w:fldCharType="begin" w:fldLock="1"/>
        </w:r>
        <w:r w:rsidR="00443746" w:rsidDel="00BB48D4">
          <w:del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delInstrText>
        </w:r>
        <w:r w:rsidR="00443746" w:rsidDel="00BB48D4">
          <w:fldChar w:fldCharType="separate"/>
        </w:r>
        <w:r w:rsidR="00443746" w:rsidRPr="00443746" w:rsidDel="00BB48D4">
          <w:rPr>
            <w:noProof/>
          </w:rPr>
          <w:delText>(Darling et al., 2014)</w:delText>
        </w:r>
        <w:r w:rsidR="00443746" w:rsidDel="00BB48D4">
          <w:fldChar w:fldCharType="end"/>
        </w:r>
        <w:r w:rsidR="00443746" w:rsidDel="00BB48D4">
          <w:delText xml:space="preserve">. </w:delText>
        </w:r>
      </w:del>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MetaCyc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w:t>
      </w:r>
      <w:del w:id="49" w:author="Alexandra Linz" w:date="2018-09-20T16:56:00Z">
        <w:r w:rsidR="00B32BF2" w:rsidDel="000A57D4">
          <w:delText>s</w:delText>
        </w:r>
      </w:del>
      <w:r w:rsidR="00B32BF2">
        <w:t xml:space="preserve"> was aggregated by lake and phylum in order to link potential functions identified in the metagenomes to taxonomic groups that may perform those functions in each lake.</w:t>
      </w:r>
      <w:r w:rsidRPr="002C4D58">
        <w:t xml:space="preserve"> Glycoside hydrolases were annotated using dbCAN</w:t>
      </w:r>
      <w:ins w:id="50" w:author="Alexandra Linz" w:date="2018-09-20T16:33:00Z">
        <w:r w:rsidR="00AB1E2D">
          <w:t xml:space="preserve">2’s implementation of HMMER </w:t>
        </w:r>
      </w:ins>
      <w:del w:id="51" w:author="Alexandra Linz" w:date="2018-09-20T16:33:00Z">
        <w:r w:rsidR="00B32BF2" w:rsidDel="00AB1E2D">
          <w:delText xml:space="preserve"> (http://csbl.bmb.uga.edu/dbCAN)</w:delText>
        </w:r>
        <w:r w:rsidR="00832F7B" w:rsidRPr="002C4D58" w:rsidDel="00AB1E2D">
          <w:delText xml:space="preserve"> </w:delText>
        </w:r>
      </w:del>
      <w:ins w:id="52" w:author="Alexandra Linz" w:date="2018-09-20T16:33:00Z">
        <w:r w:rsidR="00AB1E2D">
          <w:t>(Zhang et al., 2018)</w:t>
        </w:r>
      </w:ins>
      <w:del w:id="53" w:author="Alexandra Linz" w:date="2018-09-20T16:33:00Z">
        <w:r w:rsidR="00832F7B" w:rsidRPr="002C4D58" w:rsidDel="00AB1E2D">
          <w:fldChar w:fldCharType="begin" w:fldLock="1"/>
        </w:r>
        <w:r w:rsidR="00832F7B" w:rsidRPr="00AB1E2D" w:rsidDel="00AB1E2D">
          <w:del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delInstrText>
        </w:r>
        <w:r w:rsidR="00832F7B" w:rsidRPr="002C4D58" w:rsidDel="00AB1E2D">
          <w:fldChar w:fldCharType="separate"/>
        </w:r>
        <w:r w:rsidR="00832F7B" w:rsidRPr="00AB1E2D" w:rsidDel="00AB1E2D">
          <w:rPr>
            <w:noProof/>
          </w:rPr>
          <w:delText>(Yin et al., 2012)</w:delText>
        </w:r>
        <w:r w:rsidR="00832F7B" w:rsidRPr="002C4D58" w:rsidDel="00AB1E2D">
          <w:fldChar w:fldCharType="end"/>
        </w:r>
      </w:del>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cowplot</w:t>
      </w:r>
      <w:r w:rsidR="00751BEC" w:rsidRPr="002C4D58">
        <w:t xml:space="preserve"> (</w:t>
      </w:r>
      <w:r w:rsidR="00751BEC" w:rsidRPr="002C4D58">
        <w:rPr>
          <w:rStyle w:val="gnkrckgcgsb"/>
          <w:color w:val="000000"/>
          <w:bdr w:val="none" w:sz="0" w:space="0" w:color="auto" w:frame="1"/>
        </w:rPr>
        <w:t xml:space="preserve">Claus O. Wilke (2017). </w:t>
      </w:r>
      <w:r w:rsidR="002C4D58">
        <w:rPr>
          <w:rStyle w:val="gnkrckgcgsb"/>
          <w:color w:val="000000"/>
          <w:bdr w:val="none" w:sz="0" w:space="0" w:color="auto" w:frame="1"/>
        </w:rPr>
        <w:t>c</w:t>
      </w:r>
      <w:r w:rsidR="00751BEC" w:rsidRPr="002C4D58">
        <w:rPr>
          <w:rStyle w:val="gnkrckgcgsb"/>
          <w:color w:val="000000"/>
          <w:bdr w:val="none" w:sz="0" w:space="0" w:color="auto" w:frame="1"/>
        </w:rPr>
        <w:t>owplo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54" w:name="_wkxuqpnkgwuw" w:colFirst="0" w:colLast="0"/>
      <w:bookmarkEnd w:id="54"/>
      <w:r>
        <w:t xml:space="preserve">Community </w:t>
      </w:r>
      <w:r w:rsidR="00046BFF">
        <w:t>Functional Marker Gene Analysis</w:t>
      </w:r>
    </w:p>
    <w:p w:rsidR="008853A5" w:rsidRDefault="00046BFF" w:rsidP="00443746">
      <w:r>
        <w:tab/>
      </w:r>
      <w:ins w:id="55" w:author="Alexandra Linz" w:date="2018-09-20T10:26:00Z">
        <w:r w:rsidR="00217012">
          <w:t xml:space="preserve">Because Lake Mendota and Trout Bog have contrasting water chemistry, we expected that microbial metabolisms would differ between lakes, and that these differences would be reflected in metagenomic gene content. </w:t>
        </w:r>
      </w:ins>
      <w:r>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w:t>
      </w:r>
      <w:del w:id="56" w:author="Alexandra Linz" w:date="2018-09-20T13:06:00Z">
        <w:r w:rsidDel="00B24DBF">
          <w:delText>These comparisons were run between the epilimnia of Trout Bog and Lake Mendota, and between the epilimnion and hypolimnion of Trout Bog. We did not compare the epilimnion of Lake Mendota to the hypolimnion of Trout Bog, as the m</w:delText>
        </w:r>
        <w:r w:rsidR="005555E0" w:rsidDel="00B24DBF">
          <w:delText>ultitude of</w:delText>
        </w:r>
        <w:r w:rsidDel="00B24DBF">
          <w:delText xml:space="preserve"> factors differing between these two sites make </w:delText>
        </w:r>
        <w:r w:rsidR="00DB387B" w:rsidDel="00B24DBF">
          <w:delText>this</w:delText>
        </w:r>
        <w:r w:rsidDel="00B24DBF">
          <w:delText xml:space="preserve"> comparison </w:delText>
        </w:r>
        <w:r w:rsidR="001D2345" w:rsidDel="00B24DBF">
          <w:delText>illogical</w:delText>
        </w:r>
        <w:r w:rsidDel="00B24DBF">
          <w:delText xml:space="preserve">. </w:delText>
        </w:r>
      </w:del>
      <w:del w:id="57" w:author="Alexandra Linz" w:date="2018-09-20T10:04:00Z">
        <w:r w:rsidDel="008D14F1">
          <w:delText>Many genes differed significantly by site, indicating contrasting gene content between lakes and layers (</w:delText>
        </w:r>
        <w:r w:rsidR="009E6A17" w:rsidDel="008D14F1">
          <w:delText>Data S3</w:delText>
        </w:r>
        <w:r w:rsidDel="008D14F1">
          <w:delText>). To further infer differences in microbial metabolism, w</w:delText>
        </w:r>
      </w:del>
      <w:del w:id="58" w:author="Alexandra Linz" w:date="2018-09-20T13:06:00Z">
        <w:r w:rsidDel="00B24DBF">
          <w:delText xml:space="preserve">e aggregated marker genes by function (as several marker genes from a phylogenetic range were included in the database for each type of function) and tested </w:delText>
        </w:r>
        <w:r w:rsidR="005555E0" w:rsidDel="00B24DBF">
          <w:delText xml:space="preserve">for </w:delText>
        </w:r>
        <w:r w:rsidDel="00B24DBF">
          <w:delText xml:space="preserve">significant differences in distribution between lakes and layers using a Wilcoxon rank sum test with a Bonferroni correction for multiple pairwise testing. </w:delText>
        </w:r>
      </w:del>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del w:id="59" w:author="Alexandra Linz" w:date="2018-09-20T13:05:00Z">
        <w:r w:rsidDel="00D720E0">
          <w:delText>How Representative are the MAGs?</w:delText>
        </w:r>
      </w:del>
      <w:ins w:id="60" w:author="Alexandra Linz" w:date="2018-09-20T13:05:00Z">
        <w:r w:rsidR="00D720E0">
          <w:t>Overview of the MAGs Dataset</w:t>
        </w:r>
      </w:ins>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xml:space="preserve">: 99 from Lake Mendota, 31 </w:t>
      </w:r>
      <w:r w:rsidR="008C29DF">
        <w:lastRenderedPageBreak/>
        <w:t>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CheckM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FastTre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ins w:id="61" w:author="Alexandra Linz" w:date="2018-09-20T16:57:00Z">
        <w:r w:rsidR="000A57D4">
          <w:t xml:space="preserve"> (Figure S2)</w:t>
        </w:r>
      </w:ins>
      <w:r w:rsidR="00933DA9">
        <w:t>.</w:t>
      </w:r>
    </w:p>
    <w:p w:rsidR="00D81AA1" w:rsidRPr="00D81AA1" w:rsidRDefault="00B870DF" w:rsidP="00EC7C8E">
      <w:pPr>
        <w:ind w:firstLine="720"/>
      </w:pPr>
      <w:ins w:id="62" w:author="Alexandra Linz" w:date="2018-09-20T10:53:00Z">
        <w:r>
          <w:t xml:space="preserve">We also performed 16S rRNA gene amplicon sequencing on the same DNA samples used for metagenomic sequencing to confirm that the microbial community composition for these lakes and years was not “abnormal” compared to previous published studies (Figure S3). </w:t>
        </w:r>
      </w:ins>
      <w:del w:id="63" w:author="Alexandra Linz" w:date="2018-09-20T10:51:00Z">
        <w:r w:rsidR="00D81AA1" w:rsidDel="00B870DF">
          <w:delText xml:space="preserve">The phylum-level assignments of our MAGs largely </w:delText>
        </w:r>
        <w:r w:rsidR="008C29DF" w:rsidDel="00B870DF">
          <w:delText>matched</w:delText>
        </w:r>
        <w:r w:rsidR="00D81AA1" w:rsidDel="00B870DF">
          <w:delText xml:space="preserve"> the classifications of 16S rRNA gene amplicon sequencing results</w:delText>
        </w:r>
        <w:r w:rsidR="00B32BF2" w:rsidDel="00B870DF">
          <w:delText xml:space="preserve"> averaged across the time series</w:delText>
        </w:r>
        <w:r w:rsidR="00D81AA1" w:rsidDel="00B870DF">
          <w:delText xml:space="preserve">, </w:delText>
        </w:r>
        <w:r w:rsidR="008C29DF" w:rsidDel="00B870DF">
          <w:delText>consistent with a higher likelihood of recovering MAGs from the most</w:delText>
        </w:r>
        <w:r w:rsidR="00D81AA1" w:rsidDel="00B870DF">
          <w:delText xml:space="preserve"> abundant populations in the community (Figure </w:delText>
        </w:r>
        <w:r w:rsidR="00326033" w:rsidDel="00B870DF">
          <w:delText>S</w:delText>
        </w:r>
        <w:r w:rsidR="00D81AA1" w:rsidDel="00B870DF">
          <w:delText xml:space="preserve">2, </w:delText>
        </w:r>
        <w:r w:rsidR="00326033" w:rsidDel="00B870DF">
          <w:delText>Data S5</w:delText>
        </w:r>
        <w:r w:rsidR="00D81AA1" w:rsidDel="00B870DF">
          <w:delText xml:space="preserve">). </w:delText>
        </w:r>
        <w:r w:rsidR="008C29DF" w:rsidDel="00B870DF">
          <w:delText>However, s</w:delText>
        </w:r>
        <w:r w:rsidR="00D81AA1" w:rsidDel="00B870DF">
          <w:delText xml:space="preserve">ome </w:delText>
        </w:r>
        <w:r w:rsidR="00CC5549" w:rsidDel="00B870DF">
          <w:delText>taxa</w:delText>
        </w:r>
        <w:r w:rsidR="008C29DF" w:rsidDel="00B870DF">
          <w:delText>, including</w:delText>
        </w:r>
        <w:r w:rsidR="00D81AA1" w:rsidDel="00B870DF">
          <w:delText xml:space="preserve"> </w:delText>
        </w:r>
        <w:r w:rsidR="00D81AA1" w:rsidRPr="00C60627" w:rsidDel="00B870DF">
          <w:rPr>
            <w:i/>
          </w:rPr>
          <w:delText xml:space="preserve">Tenericutes, Ignavibacteria, </w:delText>
        </w:r>
        <w:r w:rsidR="00CC5549" w:rsidRPr="00C60627" w:rsidDel="00B870DF">
          <w:rPr>
            <w:i/>
          </w:rPr>
          <w:delText>Epsilonproteobacteria</w:delText>
        </w:r>
        <w:r w:rsidR="00CC5549" w:rsidDel="00B870DF">
          <w:delText xml:space="preserve">, </w:delText>
        </w:r>
        <w:r w:rsidR="00D81AA1" w:rsidDel="00B870DF">
          <w:delText xml:space="preserve">and </w:delText>
        </w:r>
        <w:r w:rsidR="00D81AA1" w:rsidRPr="00C60627" w:rsidDel="00B870DF">
          <w:rPr>
            <w:i/>
          </w:rPr>
          <w:delText>Chlamydiae</w:delText>
        </w:r>
        <w:r w:rsidR="008C29DF" w:rsidDel="00B870DF">
          <w:delText>,</w:delText>
        </w:r>
        <w:r w:rsidR="00D81AA1" w:rsidDel="00B870DF">
          <w:delText xml:space="preserve"> were represented by MAGs but</w:delText>
        </w:r>
        <w:r w:rsidR="008C29DF" w:rsidDel="00B870DF">
          <w:delText xml:space="preserve"> not identified in the 16S gene amplicon datasets</w:delText>
        </w:r>
        <w:r w:rsidR="00D81AA1" w:rsidDel="00B870DF">
          <w:delText xml:space="preserve">. </w:delText>
        </w:r>
        <w:r w:rsidR="00D81AA1" w:rsidRPr="00C60627" w:rsidDel="00B870DF">
          <w:rPr>
            <w:i/>
          </w:rPr>
          <w:delText>Chlorobi</w:delText>
        </w:r>
        <w:r w:rsidR="00D81AA1" w:rsidDel="00B870DF">
          <w:delText xml:space="preserve"> </w:delText>
        </w:r>
        <w:r w:rsidR="008C29DF" w:rsidDel="00B870DF">
          <w:delText>was</w:delText>
        </w:r>
        <w:r w:rsidR="00D81AA1" w:rsidDel="00B870DF">
          <w:delText xml:space="preserve"> overrepresented by MAG coverage compared to 16S rRNA gene counts, while </w:delText>
        </w:r>
        <w:r w:rsidR="00D81AA1" w:rsidRPr="00C60627" w:rsidDel="00B870DF">
          <w:rPr>
            <w:i/>
          </w:rPr>
          <w:delText>Proteobacteri</w:delText>
        </w:r>
        <w:r w:rsidR="008C29DF" w:rsidRPr="00C60627" w:rsidDel="00B870DF">
          <w:rPr>
            <w:i/>
          </w:rPr>
          <w:delText>a</w:delText>
        </w:r>
        <w:r w:rsidR="008C29DF" w:rsidDel="00B870DF">
          <w:delText xml:space="preserve"> was overrepresented by</w:delText>
        </w:r>
        <w:r w:rsidR="00D81AA1" w:rsidDel="00B870DF">
          <w:delText xml:space="preserve"> 16S</w:delText>
        </w:r>
        <w:r w:rsidR="008C29DF" w:rsidDel="00B870DF">
          <w:delText xml:space="preserve"> rRNA gene counts</w:delText>
        </w:r>
        <w:r w:rsidR="00D81AA1" w:rsidDel="00B870DF">
          <w:delText xml:space="preserve"> </w:delText>
        </w:r>
        <w:r w:rsidR="008C29DF" w:rsidDel="00B870DF">
          <w:delText>compared to</w:delText>
        </w:r>
        <w:r w:rsidR="00D81AA1" w:rsidDel="00B870DF">
          <w:delText xml:space="preserve"> MAG coverage. These discrepancies could be explained by bias in the 16S primer sets </w:delText>
        </w:r>
        <w:r w:rsidR="00D81AA1" w:rsidDel="00B870DF">
          <w:fldChar w:fldCharType="begin" w:fldLock="1"/>
        </w:r>
        <w:r w:rsidR="009E1F39" w:rsidRPr="00B870DF" w:rsidDel="00B870DF">
          <w:del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w:delInstrText>
        </w:r>
        <w:r w:rsidR="009E1F39" w:rsidRPr="00EC7C8E" w:rsidDel="00B870DF">
          <w:delInstrText xml:space="preserve">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delInstrText>
        </w:r>
        <w:r w:rsidR="00D81AA1" w:rsidDel="00B870DF">
          <w:fldChar w:fldCharType="separate"/>
        </w:r>
        <w:r w:rsidR="00D81AA1" w:rsidRPr="00B870DF" w:rsidDel="00B870DF">
          <w:rPr>
            <w:noProof/>
          </w:rPr>
          <w:delText>(Hong et al., 2009)</w:delText>
        </w:r>
        <w:r w:rsidR="00D81AA1" w:rsidDel="00B870DF">
          <w:fldChar w:fldCharType="end"/>
        </w:r>
        <w:r w:rsidR="00D81AA1" w:rsidDel="00B870DF">
          <w:delText xml:space="preserve"> </w:delText>
        </w:r>
        <w:r w:rsidR="00B32BF2" w:rsidDel="00B870DF">
          <w:delText xml:space="preserve">difference in </w:delText>
        </w:r>
        <w:r w:rsidR="00B32BF2" w:rsidRPr="00B32BF2" w:rsidDel="00B870DF">
          <w:rPr>
            <w:i/>
          </w:rPr>
          <w:delText>rRNA</w:delText>
        </w:r>
        <w:r w:rsidR="00B32BF2" w:rsidDel="00B870DF">
          <w:delText xml:space="preserve"> copy number, </w:delText>
        </w:r>
        <w:r w:rsidR="00D81AA1" w:rsidDel="00B870DF">
          <w:delText>or assembly bias in</w:delText>
        </w:r>
        <w:r w:rsidR="001D2345" w:rsidDel="00B870DF">
          <w:delText xml:space="preserve"> MAG</w:delText>
        </w:r>
        <w:r w:rsidR="00D81AA1" w:rsidDel="00B870DF">
          <w:delText xml:space="preserve"> recovery. </w:delText>
        </w:r>
      </w:del>
      <w:r w:rsidR="00D81AA1">
        <w:t xml:space="preserve">The observed </w:t>
      </w:r>
      <w:r w:rsidR="008C29DF">
        <w:t>taxonomic</w:t>
      </w:r>
      <w:r w:rsidR="00D81AA1">
        <w:t xml:space="preserve"> compositions are consistent with other 16S-based studies </w:t>
      </w:r>
      <w:ins w:id="64" w:author="Alexandra Linz" w:date="2018-09-20T10:57:00Z">
        <w:r w:rsidR="00EC7C8E">
          <w:t>about</w:t>
        </w:r>
      </w:ins>
      <w:del w:id="65" w:author="Alexandra Linz" w:date="2018-09-20T10:57:00Z">
        <w:r w:rsidR="008C29DF" w:rsidDel="00EC7C8E">
          <w:delText>from</w:delText>
        </w:r>
      </w:del>
      <w:r w:rsidR="008C29DF">
        <w:t xml:space="preserve"> these lakes</w:t>
      </w:r>
      <w:r w:rsidR="00D81AA1">
        <w:t xml:space="preserve"> </w:t>
      </w:r>
      <w:r w:rsidR="00D81AA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D81AA1">
        <w:fldChar w:fldCharType="separate"/>
      </w:r>
      <w:r w:rsidR="00D81AA1" w:rsidRPr="005F572D">
        <w:rPr>
          <w:noProof/>
        </w:rPr>
        <w:t>(Hall et al., 2017; Linz et al., 2017)</w:t>
      </w:r>
      <w:r w:rsidR="00D81AA1">
        <w:fldChar w:fldCharType="end"/>
      </w:r>
      <w:ins w:id="66" w:author="Alexandra Linz" w:date="2018-09-20T10:57:00Z">
        <w:r w:rsidR="00EC7C8E">
          <w:t xml:space="preserve"> and about freshwater community compositions in general </w:t>
        </w:r>
        <w:r w:rsidR="00EC7C8E">
          <w:fldChar w:fldCharType="begin" w:fldLock="1"/>
        </w:r>
        <w:r w:rsidR="00EC7C8E">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EC7C8E">
          <w:fldChar w:fldCharType="separate"/>
        </w:r>
        <w:r w:rsidR="00EC7C8E" w:rsidRPr="009D38A1">
          <w:rPr>
            <w:noProof/>
          </w:rPr>
          <w:t>(Newton et al., 2011)</w:t>
        </w:r>
        <w:r w:rsidR="00EC7C8E">
          <w:fldChar w:fldCharType="end"/>
        </w:r>
        <w:r w:rsidR="00EC7C8E">
          <w:t>.</w:t>
        </w:r>
      </w:ins>
      <w:del w:id="67" w:author="Alexandra Linz" w:date="2018-09-20T10:57:00Z">
        <w:r w:rsidR="00D81AA1" w:rsidDel="00EC7C8E">
          <w:delText>.</w:delText>
        </w:r>
      </w:del>
      <w:r w:rsidR="00D81AA1">
        <w:t xml:space="preserve"> </w:t>
      </w:r>
      <w:del w:id="68" w:author="Alexandra Linz" w:date="2018-09-20T10:57:00Z">
        <w:r w:rsidR="008C29DF" w:rsidDel="00EC7C8E">
          <w:delText>The d</w:delText>
        </w:r>
        <w:r w:rsidR="00D81AA1" w:rsidDel="00EC7C8E">
          <w:delText>etecti</w:delText>
        </w:r>
        <w:r w:rsidR="008C29DF" w:rsidDel="00EC7C8E">
          <w:delText>on of</w:delText>
        </w:r>
        <w:r w:rsidR="00D81AA1" w:rsidDel="00EC7C8E">
          <w:delText xml:space="preserve"> similar phyla using both methods suggest</w:delText>
        </w:r>
        <w:r w:rsidR="00CC5549" w:rsidDel="00EC7C8E">
          <w:delText>s</w:delText>
        </w:r>
        <w:r w:rsidR="00D81AA1" w:rsidDel="00EC7C8E">
          <w:delText xml:space="preserve"> that our MAG</w:delText>
        </w:r>
        <w:r w:rsidR="008C29DF" w:rsidDel="00EC7C8E">
          <w:delText xml:space="preserve">s </w:delText>
        </w:r>
        <w:r w:rsidR="00D81AA1" w:rsidDel="00EC7C8E">
          <w:delText>are</w:delText>
        </w:r>
        <w:r w:rsidR="001D2345" w:rsidDel="00EC7C8E">
          <w:delText xml:space="preserve"> </w:delText>
        </w:r>
        <w:r w:rsidR="00D81AA1" w:rsidDel="00EC7C8E">
          <w:delText>representative of the</w:delText>
        </w:r>
        <w:r w:rsidR="001D2345" w:rsidDel="00EC7C8E">
          <w:delText xml:space="preserve"> resident microbial</w:delText>
        </w:r>
        <w:r w:rsidR="00D81AA1" w:rsidDel="00EC7C8E">
          <w:delText xml:space="preserve"> communities. </w:delText>
        </w:r>
      </w:del>
    </w:p>
    <w:p w:rsidR="008853A5" w:rsidRDefault="00046BFF" w:rsidP="00DC3B2C">
      <w:pPr>
        <w:pStyle w:val="Heading2"/>
      </w:pPr>
      <w:bookmarkStart w:id="69" w:name="_se2pvlkacpgg" w:colFirst="0" w:colLast="0"/>
      <w:bookmarkEnd w:id="69"/>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ins w:id="70" w:author="Alexandra Linz" w:date="2018-09-20T10:33:00Z">
        <w:r w:rsidR="00726987">
          <w:t xml:space="preserve">It is often a determining factor in the trophic status of a lake and a risk factor for the development of toxic cyanobacterial blooms </w:t>
        </w:r>
        <w:r w:rsidR="00726987">
          <w:fldChar w:fldCharType="begin" w:fldLock="1"/>
        </w:r>
        <w:r w:rsidR="00726987">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Beversdorf, Miller &amp; McMahon, 2013)"},"properties":{"noteIndex":0},"schema":"https://github.com/citation-style-language/schema/raw/master/csl-citation.json"}</w:instrText>
        </w:r>
        <w:r w:rsidR="00726987">
          <w:fldChar w:fldCharType="separate"/>
        </w:r>
        <w:r w:rsidR="00726987" w:rsidRPr="001C2988">
          <w:rPr>
            <w:noProof/>
          </w:rPr>
          <w:t>(Smith, 2003; Beversdorf, Miller &amp; McMahon, 2013)</w:t>
        </w:r>
        <w:r w:rsidR="00726987">
          <w:fldChar w:fldCharType="end"/>
        </w:r>
        <w:r w:rsidR="00726987">
          <w:t xml:space="preserve">. We </w:t>
        </w:r>
      </w:ins>
      <w:del w:id="71" w:author="Alexandra Linz" w:date="2018-09-20T10:33:00Z">
        <w:r w:rsidR="00933DA9" w:rsidDel="00726987">
          <w:delText xml:space="preserve">To see if there were differences in nitrogen cycling between different lake environments, we </w:delText>
        </w:r>
      </w:del>
      <w:r w:rsidR="00933DA9">
        <w:t xml:space="preserve">analyzed </w:t>
      </w:r>
      <w:r>
        <w:t>nitrogen-related marker genes</w:t>
      </w:r>
      <w:r w:rsidR="00933DA9">
        <w:t xml:space="preserve"> and the MAGs containing nitrogen cycling pathways. We </w:t>
      </w:r>
      <w:r w:rsidR="00933DA9">
        <w:lastRenderedPageBreak/>
        <w:t>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del w:id="72" w:author="Alexandra Linz" w:date="2018-09-20T13:09:00Z">
        <w:r w:rsidDel="00B24DBF">
          <w:delText>To identify differences in nitrogen fixation between sites, we analyzed marker g</w:delText>
        </w:r>
        <w:r w:rsidR="00046BFF" w:rsidDel="00B24DBF">
          <w:delText>enes encoding nitrogenase subunits</w:delText>
        </w:r>
        <w:r w:rsidDel="00B24DBF">
          <w:delText xml:space="preserve">. </w:delText>
        </w:r>
      </w:del>
      <w:r>
        <w:t>Genes encoding</w:t>
      </w:r>
      <w:del w:id="73" w:author="Alexandra Linz" w:date="2018-09-20T16:58:00Z">
        <w:r w:rsidDel="000A57D4">
          <w:delText xml:space="preserve"> for</w:delText>
        </w:r>
      </w:del>
      <w:r>
        <w:t xml:space="preserve"> nitrogenase</w:t>
      </w:r>
      <w:ins w:id="74" w:author="Alexandra Linz" w:date="2018-09-20T16:58:00Z">
        <w:r w:rsidR="000A57D4">
          <w:t>, the key enzyme in nitrogen fixation,</w:t>
        </w:r>
      </w:ins>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del w:id="75" w:author="Alexandra Linz" w:date="2018-09-20T13:55:00Z">
        <w:r w:rsidDel="00FC2C3B">
          <w:delText>T</w:delText>
        </w:r>
        <w:r w:rsidR="00046BFF" w:rsidDel="00FC2C3B">
          <w:delText xml:space="preserve">he nitrogenase enzyme is inhibited by oxygen, </w:delText>
        </w:r>
        <w:r w:rsidDel="00FC2C3B">
          <w:delText xml:space="preserve">which could explain the higher abundance of </w:delText>
        </w:r>
        <w:r w:rsidR="00046BFF" w:rsidDel="00FC2C3B">
          <w:delText>nitrogen</w:delText>
        </w:r>
        <w:r w:rsidDel="00FC2C3B">
          <w:delText>ase</w:delText>
        </w:r>
        <w:r w:rsidR="00C60627" w:rsidDel="00FC2C3B">
          <w:delText xml:space="preserve"> in Trout Bog’s</w:delText>
        </w:r>
        <w:r w:rsidDel="00FC2C3B">
          <w:delText xml:space="preserve"> </w:delText>
        </w:r>
        <w:r w:rsidR="00046BFF" w:rsidDel="00FC2C3B">
          <w:delText xml:space="preserve">anoxic </w:delText>
        </w:r>
        <w:r w:rsidDel="00FC2C3B">
          <w:delText>hypolimnion</w:delText>
        </w:r>
        <w:r w:rsidR="00046BFF" w:rsidDel="00FC2C3B">
          <w:delText xml:space="preserve">. </w:delText>
        </w:r>
      </w:del>
      <w:r>
        <w:t xml:space="preserve">We </w:t>
      </w:r>
      <w:del w:id="76" w:author="Alexandra Linz" w:date="2018-09-20T13:09:00Z">
        <w:r w:rsidDel="00B24DBF">
          <w:delText xml:space="preserve">further </w:delText>
        </w:r>
      </w:del>
      <w:r>
        <w:t xml:space="preserve">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r w:rsidR="00046BFF" w:rsidRPr="00C60627">
        <w:rPr>
          <w:i/>
        </w:rPr>
        <w:t>Gammaproteobacteria</w:t>
      </w:r>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r w:rsidR="00936094">
        <w:rPr>
          <w:i/>
        </w:rPr>
        <w:t>Aphanizomenon</w:t>
      </w:r>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Deltaproteobacteria, Gammaproteobacteria, Epsilonproteobacteria, Acidobacteria, Verrucomicrobia, Chlorobi,</w:t>
      </w:r>
      <w:r w:rsidR="00046BFF">
        <w:t xml:space="preserve"> and </w:t>
      </w:r>
      <w:r w:rsidR="00046BFF" w:rsidRPr="00C60627">
        <w:rPr>
          <w:i/>
        </w:rPr>
        <w:t>Bacteroidetes.</w:t>
      </w:r>
      <w:r w:rsidR="00046BFF">
        <w:t xml:space="preserve"> </w:t>
      </w:r>
      <w:r w:rsidR="008F3E06">
        <w:t>The increased diversity of diazotrophs in Trout Bog compared to Lake Mendota suggests that nitrogen fixation</w:t>
      </w:r>
      <w:del w:id="77" w:author="Alexandra Linz" w:date="2018-09-20T13:11:00Z">
        <w:r w:rsidR="008F3E06" w:rsidDel="00B24DBF">
          <w:delText xml:space="preserve"> genes</w:delText>
        </w:r>
      </w:del>
      <w:r w:rsidR="008F3E06">
        <w:t xml:space="preserve"> may be </w:t>
      </w:r>
      <w:del w:id="78" w:author="Alexandra Linz" w:date="2018-09-20T13:10:00Z">
        <w:r w:rsidR="008F3E06" w:rsidDel="00B24DBF">
          <w:delText>horizontally transferred with populations in Trout Bog</w:delText>
        </w:r>
      </w:del>
      <w:ins w:id="79" w:author="Alexandra Linz" w:date="2018-09-20T13:10:00Z">
        <w:r w:rsidR="00B24DBF">
          <w:t>a more advantageous trait in humic lakes than in eutrophic lakes</w:t>
        </w:r>
      </w:ins>
      <w:r w:rsidR="008F3E06">
        <w:t>.</w:t>
      </w:r>
    </w:p>
    <w:p w:rsidR="008853A5" w:rsidDel="00B24DBF" w:rsidRDefault="00142B1E" w:rsidP="00DC3B2C">
      <w:pPr>
        <w:ind w:firstLine="720"/>
        <w:rPr>
          <w:del w:id="80" w:author="Alexandra Linz" w:date="2018-09-20T13:12:00Z"/>
        </w:rPr>
      </w:pPr>
      <w:del w:id="81" w:author="Alexandra Linz" w:date="2018-09-20T13:12:00Z">
        <w:r w:rsidDel="00B24DBF">
          <w:delText>To identify differences in denitrification, we analyzed m</w:delText>
        </w:r>
        <w:r w:rsidR="00046BFF" w:rsidDel="00B24DBF">
          <w:delText>arker genes for denitrification</w:delText>
        </w:r>
        <w:r w:rsidDel="00B24DBF">
          <w:delText>, including reductases for nitrous oxide, nitric oxide, nitrite, and nitrate</w:delText>
        </w:r>
        <w:r w:rsidR="00297B75" w:rsidDel="00B24DBF">
          <w:delText xml:space="preserve">. These denitrification genes had a similar trend </w:delText>
        </w:r>
        <w:r w:rsidR="00046BFF" w:rsidDel="00B24DBF">
          <w:delText xml:space="preserve">as </w:delText>
        </w:r>
        <w:r w:rsidR="00297B75" w:rsidDel="00B24DBF">
          <w:delText>the nitrogen fixation genes</w:delText>
        </w:r>
        <w:r w:rsidR="00046BFF" w:rsidDel="00B24DBF">
          <w:delText>; they were observed most frequently in</w:delText>
        </w:r>
        <w:r w:rsidR="00B32BF2" w:rsidDel="00B24DBF">
          <w:delText xml:space="preserve"> metagenomes from</w:delText>
        </w:r>
        <w:r w:rsidR="00046BFF" w:rsidDel="00B24DBF">
          <w:delText xml:space="preserve"> the Trout Bog hypolimnion, </w:delText>
        </w:r>
        <w:r w:rsidR="00297B75" w:rsidDel="00B24DBF">
          <w:delText>with the exception of</w:delText>
        </w:r>
        <w:r w:rsidR="00046BFF" w:rsidDel="00B24DBF">
          <w:delText xml:space="preserve"> nitrous oxide reductase, which was most </w:delText>
        </w:r>
        <w:r w:rsidR="00B32BF2" w:rsidDel="00B24DBF">
          <w:delText>frequently found</w:delText>
        </w:r>
        <w:r w:rsidR="00046BFF" w:rsidDel="00B24DBF">
          <w:delText xml:space="preserve"> in Lake Mendota. </w:delText>
        </w:r>
        <w:r w:rsidR="00297B75" w:rsidDel="00B24DBF">
          <w:delText>This trend could stem from denitrification also requiring a reductive, low oxygen environment. Urease, another nitrogen cycling marker gene, was not found significantly more often in any site. We further analyzed p</w:delText>
        </w:r>
        <w:r w:rsidR="00046BFF" w:rsidDel="00B24DBF">
          <w:delText>utative denitrification pathways</w:delText>
        </w:r>
        <w:r w:rsidR="00297B75" w:rsidDel="00B24DBF">
          <w:delText xml:space="preserve"> in our MAGs and found that they</w:delText>
        </w:r>
        <w:r w:rsidR="00046BFF" w:rsidDel="00B24DBF">
          <w:delText xml:space="preserve"> were </w:delText>
        </w:r>
        <w:r w:rsidR="00297B75" w:rsidDel="00B24DBF">
          <w:delText>observed at similar frequencies in p</w:delText>
        </w:r>
        <w:r w:rsidR="00251DEA" w:rsidDel="00B24DBF">
          <w:delText>opulation genomes from all envir</w:delText>
        </w:r>
        <w:r w:rsidR="00297B75" w:rsidDel="00B24DBF">
          <w:delText>onments</w:delText>
        </w:r>
        <w:r w:rsidR="00046BFF" w:rsidDel="00B24DBF">
          <w:delText xml:space="preserve"> (Fig</w:delText>
        </w:r>
        <w:r w:rsidR="005F572D" w:rsidDel="00B24DBF">
          <w:delText>ure</w:delText>
        </w:r>
        <w:r w:rsidR="00251DEA" w:rsidDel="00B24DBF">
          <w:delText xml:space="preserve"> 2</w:delText>
        </w:r>
        <w:r w:rsidR="00046BFF" w:rsidDel="00B24DBF">
          <w:delText xml:space="preserve">). </w:delText>
        </w:r>
        <w:r w:rsidR="00297B75" w:rsidDel="00B24DBF">
          <w:delText xml:space="preserve">Urea </w:delText>
        </w:r>
        <w:r w:rsidR="00046BFF" w:rsidDel="00B24DBF">
          <w:delText>degradation pathways were</w:delText>
        </w:r>
        <w:r w:rsidR="00297B75" w:rsidDel="00B24DBF">
          <w:delText xml:space="preserve"> also</w:delText>
        </w:r>
        <w:r w:rsidR="00046BFF" w:rsidDel="00B24DBF">
          <w:delText xml:space="preserve"> predicted in MAGs from both lakes</w:delText>
        </w:r>
        <w:r w:rsidR="00297B75" w:rsidDel="00B24DBF">
          <w:delText>, which</w:delText>
        </w:r>
        <w:r w:rsidR="00046BFF" w:rsidDel="00B24DBF">
          <w:delText xml:space="preserve"> is consistent with research showing that urea is a common nitrogen source for bacteria in multiple freshwater </w:delText>
        </w:r>
        <w:r w:rsidR="00297B75" w:rsidDel="00B24DBF">
          <w:delText>environments</w:delText>
        </w:r>
        <w:r w:rsidR="00873AF2" w:rsidDel="00B24DBF">
          <w:delText xml:space="preserve"> </w:delText>
        </w:r>
        <w:r w:rsidR="00873AF2" w:rsidDel="00B24DBF">
          <w:fldChar w:fldCharType="begin" w:fldLock="1"/>
        </w:r>
        <w:r w:rsidR="00B844B8" w:rsidRPr="00B24DBF" w:rsidDel="00B24DBF">
          <w:del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delInstrText>
        </w:r>
        <w:r w:rsidR="00873AF2" w:rsidDel="00B24DBF">
          <w:fldChar w:fldCharType="separate"/>
        </w:r>
        <w:r w:rsidR="00B844B8" w:rsidRPr="00B24DBF" w:rsidDel="00B24DBF">
          <w:rPr>
            <w:noProof/>
          </w:rPr>
          <w:delText>(Remsen, Carpenter &amp; Schroeder, 1972; Jorgenson et al., 1998; Berman &amp; Bronk, 2003)</w:delText>
        </w:r>
        <w:r w:rsidR="00873AF2" w:rsidDel="00B24DBF">
          <w:fldChar w:fldCharType="end"/>
        </w:r>
        <w:r w:rsidR="00046BFF" w:rsidDel="00B24DBF">
          <w:delText xml:space="preserve">. </w:delText>
        </w:r>
      </w:del>
    </w:p>
    <w:p w:rsidR="008853A5" w:rsidRDefault="00B24DBF" w:rsidP="00DC3B2C">
      <w:pPr>
        <w:ind w:firstLine="720"/>
      </w:pPr>
      <w:ins w:id="82" w:author="Alexandra Linz" w:date="2018-09-20T13:13:00Z">
        <w:r>
          <w:t xml:space="preserve">We noted a high frequency of genes related to polyamine biosynthesis and degradation in our MAGs. </w:t>
        </w:r>
      </w:ins>
      <w:del w:id="83" w:author="Alexandra Linz" w:date="2018-09-20T13:13:00Z">
        <w:r w:rsidR="00297B75" w:rsidDel="00B24DBF">
          <w:delText>To explore the importance of polyamines in the freshwater nitrogen cycle, we analyzed g</w:delText>
        </w:r>
        <w:r w:rsidR="00046BFF" w:rsidDel="00B24DBF">
          <w:delText>enes encoding the biosynthesis and degradation of polyamines such as spermidine and putrescine</w:delText>
        </w:r>
        <w:r w:rsidR="00F9672B" w:rsidDel="00B24DBF">
          <w:delText xml:space="preserve">. </w:delText>
        </w:r>
      </w:del>
      <w:r w:rsidR="00F9672B">
        <w:t xml:space="preserve">We predicted that 94% of MAGs could synthesize polyamines, and 87% could degrade polyamines. These </w:t>
      </w:r>
      <w:del w:id="84" w:author="Alexandra Linz" w:date="2018-09-20T13:14:00Z">
        <w:r w:rsidR="00F9672B" w:rsidDel="00B24DBF">
          <w:delText>genes</w:delText>
        </w:r>
        <w:r w:rsidR="00046BFF" w:rsidDel="00B24DBF">
          <w:delText xml:space="preserve"> were prevalent in </w:delText>
        </w:r>
      </w:del>
      <w:ins w:id="85" w:author="Alexandra Linz" w:date="2018-09-20T13:14:00Z">
        <w:r>
          <w:t>pathways were predicted in</w:t>
        </w:r>
      </w:ins>
      <w:del w:id="86" w:author="Alexandra Linz" w:date="2018-09-20T13:14:00Z">
        <w:r w:rsidR="00046BFF" w:rsidDel="00B24DBF">
          <w:delText>many</w:delText>
        </w:r>
      </w:del>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w:t>
      </w:r>
      <w:r w:rsidR="00046BFF">
        <w:lastRenderedPageBreak/>
        <w:t xml:space="preserve">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Del="00B24DBF" w:rsidRDefault="00F9672B" w:rsidP="00DC3B2C">
      <w:pPr>
        <w:ind w:firstLine="720"/>
        <w:rPr>
          <w:del w:id="87" w:author="Alexandra Linz" w:date="2018-09-20T13:15:00Z"/>
        </w:rPr>
      </w:pPr>
      <w:del w:id="88" w:author="Alexandra Linz" w:date="2018-09-20T13:15:00Z">
        <w:r w:rsidDel="00B24DBF">
          <w:delText xml:space="preserve">To identify </w:delText>
        </w:r>
        <w:r w:rsidR="00762C09" w:rsidDel="00B24DBF">
          <w:delText>signatures of</w:delText>
        </w:r>
        <w:r w:rsidDel="00B24DBF">
          <w:delText xml:space="preserve"> nitrogen limitation</w:delText>
        </w:r>
        <w:r w:rsidR="00762C09" w:rsidDel="00B24DBF">
          <w:delText xml:space="preserve"> at the genomic level</w:delText>
        </w:r>
        <w:r w:rsidDel="00B24DBF">
          <w:delText>, we analyzed biases in amino acid use</w:delText>
        </w:r>
        <w:r w:rsidR="00762C09" w:rsidDel="00B24DBF">
          <w:delText xml:space="preserve"> in our MAGs </w:delText>
        </w:r>
        <w:r w:rsidR="00326033" w:rsidDel="00B24DBF">
          <w:delText>(Data S4</w:delText>
        </w:r>
        <w:r w:rsidR="00873AF2" w:rsidDel="00B24DBF">
          <w:delText xml:space="preserve">) </w:delText>
        </w:r>
        <w:r w:rsidR="00873AF2" w:rsidDel="00B24DBF">
          <w:fldChar w:fldCharType="begin" w:fldLock="1"/>
        </w:r>
        <w:r w:rsidR="00762C09" w:rsidRPr="00B24DBF" w:rsidDel="00B24DBF">
          <w:del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w:delInstrText>
        </w:r>
        <w:r w:rsidR="00762C09" w:rsidRPr="00950DEB" w:rsidDel="00B24DBF">
          <w:delInstrText>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w:delInstrText>
        </w:r>
        <w:r w:rsidR="00762C09" w:rsidRPr="00512F1D" w:rsidDel="00B24DBF">
          <w:delInstrText>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w:delInstrText>
        </w:r>
        <w:r w:rsidR="00762C09" w:rsidRPr="00BB48D4" w:rsidDel="00B24DBF">
          <w:delInstrText>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w:delInstrText>
        </w:r>
        <w:r w:rsidR="00762C09" w:rsidRPr="00FC2C3B" w:rsidDel="00B24DBF">
          <w:delInstrTex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w:delInstrText>
        </w:r>
        <w:r w:rsidR="00762C09" w:rsidRPr="00AB1E2D" w:rsidDel="00B24DBF">
          <w:delInstrText>roperties" : {  }, "schema" : "https://github.com/citation-style-language/schema/raw/master/csl-citation.json" }</w:delInstrText>
        </w:r>
        <w:r w:rsidR="00873AF2" w:rsidDel="00B24DBF">
          <w:fldChar w:fldCharType="separate"/>
        </w:r>
        <w:r w:rsidR="00762C09" w:rsidRPr="00B24DBF" w:rsidDel="00B24DBF">
          <w:rPr>
            <w:noProof/>
          </w:rPr>
          <w:delText>(Acquisti, Kumar &amp; Elser, 2009; Bragg &amp; Wagner, 2009)</w:delText>
        </w:r>
        <w:r w:rsidR="00873AF2" w:rsidDel="00B24DBF">
          <w:fldChar w:fldCharType="end"/>
        </w:r>
        <w:r w:rsidR="00046BFF" w:rsidDel="00B24DBF">
          <w:delText xml:space="preserve">. </w:delText>
        </w:r>
        <w:r w:rsidR="00762C09" w:rsidDel="00B24DBF">
          <w:delText xml:space="preserve">For this analysis, genomes from the Trout Bog layers were considered together due to the previously mentioned overlap in recovered genomes. </w:delText>
        </w:r>
        <w:r w:rsidR="00046BFF" w:rsidDel="00B24DBF">
          <w:delText xml:space="preserve">We observed </w:delText>
        </w:r>
        <w:r w:rsidR="00C60627" w:rsidDel="00B24DBF">
          <w:delText xml:space="preserve">that </w:delText>
        </w:r>
        <w:r w:rsidR="00762C09" w:rsidDel="00B24DBF">
          <w:delText>on average,</w:delText>
        </w:r>
        <w:r w:rsidR="00046BFF" w:rsidDel="00B24DBF">
          <w:delText xml:space="preserve"> MAGs from Trout Bog </w:delText>
        </w:r>
        <w:r w:rsidR="00762C09" w:rsidDel="00B24DBF">
          <w:delText>encoded</w:delText>
        </w:r>
        <w:r w:rsidR="00046BFF" w:rsidDel="00B24DBF">
          <w:delText xml:space="preserve"> amino acids with </w:delText>
        </w:r>
        <w:r w:rsidR="00873AF2" w:rsidRPr="00873AF2" w:rsidDel="00B24DBF">
          <w:delText>1% less</w:delText>
        </w:r>
        <w:r w:rsidR="00046BFF" w:rsidDel="00B24DBF">
          <w:delText xml:space="preserve"> nitrogen </w:delText>
        </w:r>
        <w:r w:rsidR="00762C09" w:rsidDel="00B24DBF">
          <w:delText>than</w:delText>
        </w:r>
        <w:r w:rsidR="00046BFF" w:rsidDel="00B24DBF">
          <w:delText xml:space="preserve"> MAGs from Lake Mendota</w:delText>
        </w:r>
        <w:r w:rsidR="00873AF2" w:rsidDel="00B24DBF">
          <w:delText>. Although this difference is small, it was significant</w:delText>
        </w:r>
        <w:r w:rsidR="00046BFF" w:rsidDel="00B24DBF">
          <w:delText xml:space="preserve"> using a Wilcoxon rank sum test (p = 0.02).  </w:delText>
        </w:r>
        <w:r w:rsidR="00564BB8" w:rsidDel="00B24DBF">
          <w:delText>Th</w:delText>
        </w:r>
        <w:r w:rsidR="00762C09" w:rsidDel="00B24DBF">
          <w:delText>e observed</w:delText>
        </w:r>
        <w:r w:rsidR="00046BFF" w:rsidDel="00B24DBF">
          <w:delText xml:space="preserve"> amino acid bias suggests that conditions </w:delText>
        </w:r>
        <w:r w:rsidR="00992786" w:rsidDel="00B24DBF">
          <w:delText xml:space="preserve">in Trout Bog </w:delText>
        </w:r>
        <w:r w:rsidR="00046BFF" w:rsidDel="00B24DBF">
          <w:delText>may lead to stronger selection for nitrogen</w:delText>
        </w:r>
        <w:r w:rsidR="00B844B8" w:rsidDel="00B24DBF">
          <w:delText xml:space="preserve"> </w:delText>
        </w:r>
        <w:r w:rsidR="00046BFF" w:rsidDel="00B24DBF">
          <w:delText xml:space="preserve">poor proteins </w:delText>
        </w:r>
        <w:r w:rsidR="00992786" w:rsidDel="00B24DBF">
          <w:delText>than</w:delText>
        </w:r>
        <w:r w:rsidR="00046BFF" w:rsidDel="00B24DBF">
          <w:delText xml:space="preserve"> in Lake Mendota</w:delText>
        </w:r>
        <w:r w:rsidR="00564BB8" w:rsidDel="00B24DBF">
          <w:delText>.</w:delText>
        </w:r>
        <w:r w:rsidR="00046BFF" w:rsidDel="00B24DBF">
          <w:delText xml:space="preserve"> Differences in the compositions of the nitrogen pools in these lakes may also contribute to the observed differences in </w:delText>
        </w:r>
        <w:r w:rsidR="00873AF2" w:rsidDel="00B24DBF">
          <w:delText xml:space="preserve">the </w:delText>
        </w:r>
        <w:r w:rsidR="00046BFF" w:rsidDel="00B24DBF">
          <w:delText>distributions of nitrogen cycling marker genes.</w:delText>
        </w:r>
        <w:r w:rsidR="008F3E06" w:rsidDel="00B24DBF">
          <w:delText xml:space="preserve"> Lake Mendota receives large </w:delText>
        </w:r>
        <w:r w:rsidR="00B844B8" w:rsidDel="00B24DBF">
          <w:delText>amounts</w:delText>
        </w:r>
        <w:r w:rsidR="008F3E06" w:rsidDel="00B24DBF">
          <w:delText xml:space="preserve"> of nitrate</w:delText>
        </w:r>
        <w:r w:rsidR="00992786" w:rsidDel="00B24DBF">
          <w:delText xml:space="preserve"> runoff</w:delText>
        </w:r>
        <w:r w:rsidR="008F3E06" w:rsidDel="00B24DBF">
          <w:delText xml:space="preserve"> from the surrounding agricultur</w:delText>
        </w:r>
        <w:r w:rsidR="00992786" w:rsidDel="00B24DBF">
          <w:delText>al</w:delText>
        </w:r>
        <w:r w:rsidR="008F3E06" w:rsidDel="00B24DBF">
          <w:delText xml:space="preserve"> landscape, while Trout Bog receives nitrogen in more complex forms</w:delText>
        </w:r>
        <w:r w:rsidR="00B844B8" w:rsidDel="00B24DBF">
          <w:delText xml:space="preserve"> (e.g. </w:delText>
        </w:r>
        <w:r w:rsidR="00B844B8" w:rsidDel="00B24DBF">
          <w:rPr>
            <w:i/>
          </w:rPr>
          <w:delText>Sphagnum-</w:delText>
        </w:r>
        <w:r w:rsidR="00B844B8" w:rsidDel="00B24DBF">
          <w:delText>derived organic nitrogen)</w:delText>
        </w:r>
        <w:r w:rsidR="008F3E06" w:rsidDel="00B24DBF">
          <w:delText>, and the microbial community competes for nitrogen with the</w:delText>
        </w:r>
        <w:r w:rsidR="00992786" w:rsidDel="00B24DBF">
          <w:delText xml:space="preserve"> surrounding</w:delText>
        </w:r>
        <w:r w:rsidR="00992786" w:rsidDel="00B24DBF">
          <w:rPr>
            <w:i/>
          </w:rPr>
          <w:delText xml:space="preserve"> </w:delText>
        </w:r>
        <w:r w:rsidR="00992786" w:rsidDel="00B24DBF">
          <w:delText>plant community</w:delText>
        </w:r>
        <w:r w:rsidR="008F3E06" w:rsidDel="00B24DBF">
          <w:delText>.</w:delText>
        </w:r>
      </w:del>
    </w:p>
    <w:p w:rsidR="008853A5" w:rsidRDefault="00046BFF" w:rsidP="00DC3B2C">
      <w:pPr>
        <w:pStyle w:val="Heading2"/>
      </w:pPr>
      <w:bookmarkStart w:id="89" w:name="_3syggjfxgu8a" w:colFirst="0" w:colLast="0"/>
      <w:bookmarkEnd w:id="89"/>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r>
        <w:t>sulfide:quinon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r w:rsidRPr="0002485C">
        <w:rPr>
          <w:i/>
        </w:rPr>
        <w:t>Chlorobiales</w:t>
      </w:r>
      <w:r>
        <w:t>. Because this enzyme i</w:t>
      </w:r>
      <w:r w:rsidR="008F3E06">
        <w:t xml:space="preserve">s thought </w:t>
      </w:r>
      <w:r>
        <w:t>to operate in reverse in</w:t>
      </w:r>
      <w:r w:rsidR="008F3E06">
        <w:t xml:space="preserve"> green sulfur-oxidizing </w:t>
      </w:r>
      <w:r>
        <w:t xml:space="preserve">phototrophs such as </w:t>
      </w:r>
      <w:r w:rsidRPr="0002485C">
        <w:rPr>
          <w:i/>
        </w:rPr>
        <w:t>Chlorobiales</w:t>
      </w:r>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xml:space="preserve">, although sulfate reduction could also be </w:t>
      </w:r>
      <w:r w:rsidR="00564BB8">
        <w:lastRenderedPageBreak/>
        <w:t>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r w:rsidR="00046BFF" w:rsidRPr="0002485C">
        <w:rPr>
          <w:i/>
        </w:rPr>
        <w:t>Epsilon</w:t>
      </w:r>
      <w:r w:rsidR="00564BB8" w:rsidRPr="0002485C">
        <w:rPr>
          <w:i/>
        </w:rPr>
        <w:t>proteo</w:t>
      </w:r>
      <w:r w:rsidR="00046BFF" w:rsidRPr="0002485C">
        <w:rPr>
          <w:i/>
        </w:rPr>
        <w:t>bacteria</w:t>
      </w:r>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r>
        <w:t>Phototrophy</w:t>
      </w:r>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RuBisCO (ribulose-1,5-bisphosphate carboxylase/oxygenase), the marker gene for carbon fixation via the Calvin-Benson-Bassham (CBB) pathway, was most frequently observed in </w:t>
      </w:r>
      <w:r w:rsidR="0002485C">
        <w:t>Trout Bog’s</w:t>
      </w:r>
      <w:r w:rsidR="00280E6F">
        <w:t xml:space="preserve"> epilimnion (Figure 1, Table S3). </w:t>
      </w:r>
      <w:del w:id="90" w:author="Alexandra Linz" w:date="2018-09-20T10:04:00Z">
        <w:r w:rsidR="00280E6F" w:rsidDel="008D14F1">
          <w:delText xml:space="preserve">In contrast, citrate lyase, the marker gene for the reverse TCA cycle, was observed most frequently in Trout Bog’s hypolimnion. </w:delText>
        </w:r>
      </w:del>
    </w:p>
    <w:p w:rsidR="0071096B" w:rsidRDefault="00046BFF" w:rsidP="00DC3B2C">
      <w:pPr>
        <w:ind w:firstLine="720"/>
        <w:rPr>
          <w:ins w:id="91" w:author="Alexandra Linz" w:date="2018-09-20T11:24:00Z"/>
        </w:rPr>
      </w:pPr>
      <w:r>
        <w:t xml:space="preserve"> </w:t>
      </w:r>
      <w:r w:rsidR="00280E6F">
        <w:t xml:space="preserve">We next assessed the MAGs for photoautotrophy,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phototrophy were classified as </w:t>
      </w:r>
      <w:r>
        <w:rPr>
          <w:i/>
        </w:rPr>
        <w:t>Chlorobium clathratiforme</w:t>
      </w:r>
      <w:r>
        <w:t xml:space="preserve">, a species of </w:t>
      </w:r>
      <w:r w:rsidRPr="0002485C">
        <w:rPr>
          <w:i/>
        </w:rPr>
        <w:t>Chlorobiales</w:t>
      </w:r>
      <w:r>
        <w:t xml:space="preserve"> widespread in humic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r w:rsidRPr="0002485C">
        <w:rPr>
          <w:i/>
        </w:rPr>
        <w:t>Chlorobiales</w:t>
      </w:r>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r w:rsidR="00280E6F" w:rsidRPr="0002485C">
        <w:rPr>
          <w:i/>
        </w:rPr>
        <w:t>Chlorobi</w:t>
      </w:r>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w:t>
      </w:r>
      <w:ins w:id="92" w:author="Alexandra Linz" w:date="2018-09-20T11:27:00Z">
        <w:r w:rsidR="0071096B">
          <w:t>Although we found genes annotated as the RuBisCO large subunit (</w:t>
        </w:r>
        <w:r w:rsidR="0071096B" w:rsidRPr="00564BB8">
          <w:rPr>
            <w:i/>
          </w:rPr>
          <w:t>rbcL</w:t>
        </w:r>
        <w:r w:rsidR="0071096B">
          <w:t xml:space="preserve">) in some of the </w:t>
        </w:r>
        <w:r w:rsidR="0071096B" w:rsidRPr="0002485C">
          <w:rPr>
            <w:i/>
          </w:rPr>
          <w:t xml:space="preserve">Chlorobiales </w:t>
        </w:r>
        <w:r w:rsidR="0071096B">
          <w:t xml:space="preserve">MAGs, the reductive TCA cycle is the only carbon fixation pathway known to be active in cultured representatives of </w:t>
        </w:r>
        <w:r w:rsidR="0071096B" w:rsidRPr="0002485C">
          <w:rPr>
            <w:i/>
          </w:rPr>
          <w:t>Chlorobiales</w:t>
        </w:r>
        <w:r w:rsidR="0071096B">
          <w:t xml:space="preserve">.  Homologs of </w:t>
        </w:r>
        <w:r w:rsidR="0071096B">
          <w:rPr>
            <w:i/>
          </w:rPr>
          <w:t>rbcL</w:t>
        </w:r>
        <w:r w:rsidR="0071096B">
          <w:t xml:space="preserve"> have been previously identified in isolates of </w:t>
        </w:r>
        <w:r w:rsidR="0071096B">
          <w:rPr>
            <w:i/>
          </w:rPr>
          <w:t xml:space="preserve">Chlorobium, </w:t>
        </w:r>
        <w:r w:rsidR="0071096B">
          <w:t>and</w:t>
        </w:r>
        <w:r w:rsidR="0071096B">
          <w:rPr>
            <w:i/>
          </w:rPr>
          <w:t xml:space="preserve"> </w:t>
        </w:r>
        <w:r w:rsidR="0071096B">
          <w:t xml:space="preserve">were associated with sulfur metabolism and oxidative stress </w:t>
        </w:r>
        <w:r w:rsidR="0071096B">
          <w:fldChar w:fldCharType="begin" w:fldLock="1"/>
        </w:r>
        <w:r w:rsidR="0071096B">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71096B">
          <w:fldChar w:fldCharType="separate"/>
        </w:r>
        <w:r w:rsidR="0071096B" w:rsidRPr="004929C6">
          <w:rPr>
            <w:noProof/>
          </w:rPr>
          <w:t xml:space="preserve">(Hanson &amp; Tabita, </w:t>
        </w:r>
        <w:r w:rsidR="0071096B" w:rsidRPr="004929C6">
          <w:rPr>
            <w:noProof/>
          </w:rPr>
          <w:lastRenderedPageBreak/>
          <w:t>2001)</w:t>
        </w:r>
        <w:r w:rsidR="0071096B">
          <w:fldChar w:fldCharType="end"/>
        </w:r>
        <w:r w:rsidR="0071096B">
          <w:t xml:space="preserve">. Given this information, it seems likely that this </w:t>
        </w:r>
        <w:r w:rsidR="0071096B">
          <w:rPr>
            <w:i/>
          </w:rPr>
          <w:t xml:space="preserve">rbcL </w:t>
        </w:r>
        <w:r w:rsidR="0071096B">
          <w:t xml:space="preserve">homolog encodes a function other than carbon fixation in our </w:t>
        </w:r>
        <w:r w:rsidR="0071096B" w:rsidRPr="0002485C">
          <w:rPr>
            <w:i/>
          </w:rPr>
          <w:t xml:space="preserve">Chlorobiales </w:t>
        </w:r>
        <w:r w:rsidR="0071096B">
          <w:t xml:space="preserve">MAGs. </w:t>
        </w:r>
      </w:ins>
      <w:del w:id="93" w:author="Alexandra Linz" w:date="2018-09-20T11:27:00Z">
        <w:r w:rsidR="00280E6F" w:rsidDel="0071096B">
          <w:delText xml:space="preserve">As </w:delText>
        </w:r>
        <w:r w:rsidR="00280E6F" w:rsidRPr="0002485C" w:rsidDel="0071096B">
          <w:rPr>
            <w:i/>
          </w:rPr>
          <w:delText>Chlorobium</w:delText>
        </w:r>
        <w:r w:rsidR="00280E6F" w:rsidDel="0071096B">
          <w:delText xml:space="preserve"> is a strictly anaerobic lineage, the presence of citrate lyase in these populations may explain why this gene was observed more frequently in metagenomes from Trout Bog’s hypolimnion</w:delText>
        </w:r>
        <w:r w:rsidDel="0071096B">
          <w:delText xml:space="preserve">. </w:delText>
        </w:r>
      </w:del>
      <w:r w:rsidR="00280E6F">
        <w:t xml:space="preserve">These </w:t>
      </w:r>
      <w:r>
        <w:t xml:space="preserve">photoautotrophs </w:t>
      </w:r>
      <w:r w:rsidR="00280E6F">
        <w:t xml:space="preserve">from both lakes </w:t>
      </w:r>
      <w:r>
        <w:t xml:space="preserve">also contained genes potentially encoding nitrogen fixation. </w:t>
      </w:r>
      <w:ins w:id="94" w:author="Alexandra Linz" w:date="2018-09-20T11:24:00Z">
        <w:r w:rsidR="0071096B">
          <w:t xml:space="preserve">As both </w:t>
        </w:r>
        <w:r w:rsidR="0071096B">
          <w:rPr>
            <w:i/>
          </w:rPr>
          <w:t xml:space="preserve">Chlorobi </w:t>
        </w:r>
        <w:r w:rsidR="0071096B">
          <w:t xml:space="preserve">and </w:t>
        </w:r>
        <w:r w:rsidR="0071096B">
          <w:rPr>
            <w:i/>
          </w:rPr>
          <w:t xml:space="preserve">Cyanobacteria </w:t>
        </w:r>
        <w:r w:rsidR="0071096B">
          <w:t xml:space="preserve">are often abundant members of freshwater communities </w:t>
        </w:r>
        <w:r w:rsidR="0071096B">
          <w:fldChar w:fldCharType="begin" w:fldLock="1"/>
        </w:r>
        <w:r w:rsidR="0071096B">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Peura et al., 2012)"},"properties":{"noteIndex":0},"schema":"https://github.com/citation-style-language/schema/raw/master/csl-citation.json"}</w:instrText>
        </w:r>
        <w:r w:rsidR="0071096B">
          <w:fldChar w:fldCharType="separate"/>
        </w:r>
        <w:r w:rsidR="0071096B" w:rsidRPr="00DC019D">
          <w:rPr>
            <w:noProof/>
          </w:rPr>
          <w:t>(Eiler &amp; Bertilsson, 2004; Peura et al., 2012)</w:t>
        </w:r>
        <w:r w:rsidR="0071096B">
          <w:fldChar w:fldCharType="end"/>
        </w:r>
        <w:r w:rsidR="0071096B">
          <w:t>, their fixation capabilities may be relevant on ecosystem scales.</w:t>
        </w:r>
      </w:ins>
    </w:p>
    <w:p w:rsidR="008853A5" w:rsidDel="0071096B" w:rsidRDefault="00046BFF" w:rsidP="00DC3B2C">
      <w:pPr>
        <w:ind w:firstLine="720"/>
        <w:rPr>
          <w:del w:id="95" w:author="Alexandra Linz" w:date="2018-09-20T11:24:00Z"/>
        </w:rPr>
      </w:pPr>
      <w:del w:id="96" w:author="Alexandra Linz" w:date="2018-09-20T11:24:00Z">
        <w:r w:rsidDel="0071096B">
          <w:delText xml:space="preserve">The </w:delText>
        </w:r>
        <w:r w:rsidR="00280E6F" w:rsidDel="0071096B">
          <w:delText>co-occurrence of fixation pathways</w:delText>
        </w:r>
        <w:r w:rsidDel="0071096B">
          <w:delText xml:space="preserve"> in these populations are especially interesting given </w:delText>
        </w:r>
        <w:r w:rsidR="00280E6F" w:rsidDel="0071096B">
          <w:delText>their relatively high abundance</w:delText>
        </w:r>
        <w:r w:rsidDel="0071096B">
          <w:delText xml:space="preserve"> in their respective lakes.</w:delText>
        </w:r>
      </w:del>
    </w:p>
    <w:p w:rsidR="008853A5" w:rsidDel="0071096B" w:rsidRDefault="00046BFF" w:rsidP="00DC3B2C">
      <w:pPr>
        <w:ind w:firstLine="720"/>
        <w:rPr>
          <w:del w:id="97" w:author="Alexandra Linz" w:date="2018-09-20T11:27:00Z"/>
        </w:rPr>
      </w:pPr>
      <w:del w:id="98" w:author="Alexandra Linz" w:date="2018-09-20T11:27:00Z">
        <w:r w:rsidDel="0071096B">
          <w:delText xml:space="preserve">The reductive TCA cycle is the only carbon fixation pathway known to be active in cultured representatives of </w:delText>
        </w:r>
        <w:r w:rsidRPr="0002485C" w:rsidDel="0071096B">
          <w:rPr>
            <w:i/>
          </w:rPr>
          <w:delText>Chlorobiales,</w:delText>
        </w:r>
        <w:r w:rsidR="00280E6F" w:rsidDel="0071096B">
          <w:delText xml:space="preserve"> butwe found </w:delText>
        </w:r>
        <w:r w:rsidR="00495B23" w:rsidDel="0071096B">
          <w:delText>g</w:delText>
        </w:r>
        <w:r w:rsidR="00280E6F" w:rsidDel="0071096B">
          <w:delText>enes annotated as the RuBisCO large subunit (</w:delText>
        </w:r>
        <w:r w:rsidR="00280E6F" w:rsidRPr="00564BB8" w:rsidDel="0071096B">
          <w:rPr>
            <w:i/>
          </w:rPr>
          <w:delText>rbcL</w:delText>
        </w:r>
        <w:r w:rsidR="00280E6F" w:rsidDel="0071096B">
          <w:delText xml:space="preserve">) were observed in some of the </w:delText>
        </w:r>
        <w:r w:rsidR="00280E6F" w:rsidRPr="0002485C" w:rsidDel="0071096B">
          <w:rPr>
            <w:i/>
          </w:rPr>
          <w:delText xml:space="preserve">Chlorobiales </w:delText>
        </w:r>
        <w:r w:rsidR="00280E6F" w:rsidDel="0071096B">
          <w:delText xml:space="preserve">MAGs. </w:delText>
        </w:r>
        <w:r w:rsidDel="0071096B">
          <w:delText xml:space="preserve"> </w:delText>
        </w:r>
        <w:r w:rsidR="00495B23" w:rsidDel="0071096B">
          <w:delText xml:space="preserve">Homologs of </w:delText>
        </w:r>
        <w:r w:rsidR="00495B23" w:rsidDel="0071096B">
          <w:rPr>
            <w:i/>
          </w:rPr>
          <w:delText>rbcL</w:delText>
        </w:r>
        <w:r w:rsidR="00495B23" w:rsidDel="0071096B">
          <w:delText xml:space="preserve"> have been previously</w:delText>
        </w:r>
        <w:r w:rsidDel="0071096B">
          <w:delText xml:space="preserve"> </w:delText>
        </w:r>
        <w:r w:rsidR="00495B23" w:rsidDel="0071096B">
          <w:delText>identified</w:delText>
        </w:r>
        <w:r w:rsidDel="0071096B">
          <w:delText xml:space="preserve"> in isolates of </w:delText>
        </w:r>
        <w:r w:rsidDel="0071096B">
          <w:rPr>
            <w:i/>
          </w:rPr>
          <w:delText>Chlorobium</w:delText>
        </w:r>
        <w:r w:rsidR="00495B23" w:rsidDel="0071096B">
          <w:rPr>
            <w:i/>
          </w:rPr>
          <w:delText xml:space="preserve">, </w:delText>
        </w:r>
        <w:r w:rsidR="00495B23" w:rsidDel="0071096B">
          <w:delText>and</w:delText>
        </w:r>
        <w:r w:rsidDel="0071096B">
          <w:rPr>
            <w:i/>
          </w:rPr>
          <w:delText xml:space="preserve"> </w:delText>
        </w:r>
        <w:r w:rsidDel="0071096B">
          <w:delText>w</w:delText>
        </w:r>
        <w:r w:rsidR="00495B23" w:rsidDel="0071096B">
          <w:delText>ere</w:delText>
        </w:r>
        <w:r w:rsidDel="0071096B">
          <w:delText xml:space="preserve"> associated with sulfur metabolism and oxidative stress</w:delText>
        </w:r>
        <w:r w:rsidR="004929C6" w:rsidDel="0071096B">
          <w:delText xml:space="preserve"> </w:delText>
        </w:r>
        <w:r w:rsidR="004929C6" w:rsidDel="0071096B">
          <w:fldChar w:fldCharType="begin" w:fldLock="1"/>
        </w:r>
        <w:r w:rsidR="009E1F39" w:rsidRPr="0071096B" w:rsidDel="0071096B">
          <w:del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w:delInstrText>
        </w:r>
        <w:r w:rsidR="009E1F39" w:rsidRPr="008C1799" w:rsidDel="0071096B">
          <w:delInstrText>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delInstrText>
        </w:r>
        <w:r w:rsidR="004929C6" w:rsidDel="0071096B">
          <w:fldChar w:fldCharType="separate"/>
        </w:r>
        <w:r w:rsidR="004929C6" w:rsidRPr="0071096B" w:rsidDel="0071096B">
          <w:rPr>
            <w:noProof/>
          </w:rPr>
          <w:delText>(Hanson &amp; Tabita, 2001)</w:delText>
        </w:r>
        <w:r w:rsidR="004929C6" w:rsidDel="0071096B">
          <w:fldChar w:fldCharType="end"/>
        </w:r>
        <w:r w:rsidDel="0071096B">
          <w:delText xml:space="preserve">. Inspection of the neighborhoods of genes annotated as </w:delText>
        </w:r>
        <w:r w:rsidDel="0071096B">
          <w:rPr>
            <w:i/>
          </w:rPr>
          <w:delText xml:space="preserve">rbcL </w:delText>
        </w:r>
        <w:r w:rsidDel="0071096B">
          <w:delText xml:space="preserve">in the </w:delText>
        </w:r>
        <w:r w:rsidRPr="0002485C" w:rsidDel="0071096B">
          <w:rPr>
            <w:i/>
          </w:rPr>
          <w:delText>Chlorobiales</w:delText>
        </w:r>
        <w:r w:rsidDel="0071096B">
          <w:delText xml:space="preserve"> MAGs revealed genes putatively related to rhamnose utilization, LPS assembly, and alcohol dehydrogenation, but no other CBB pathway enzymes. Given this information, it seems likely that this </w:delText>
        </w:r>
        <w:r w:rsidR="00495B23" w:rsidDel="0071096B">
          <w:rPr>
            <w:i/>
          </w:rPr>
          <w:delText xml:space="preserve">rbcL </w:delText>
        </w:r>
        <w:r w:rsidR="00495B23" w:rsidDel="0071096B">
          <w:delText xml:space="preserve">homolog </w:delText>
        </w:r>
        <w:r w:rsidDel="0071096B">
          <w:delText xml:space="preserve">encodes a function other than carbon fixation in the </w:delText>
        </w:r>
        <w:r w:rsidRPr="0002485C" w:rsidDel="0071096B">
          <w:rPr>
            <w:i/>
          </w:rPr>
          <w:delText xml:space="preserve">Chlorobiales </w:delText>
        </w:r>
        <w:r w:rsidDel="0071096B">
          <w:delText xml:space="preserve">MAGs. </w:delText>
        </w:r>
      </w:del>
    </w:p>
    <w:p w:rsidR="008853A5" w:rsidRDefault="00046BFF" w:rsidP="008C1799">
      <w:pPr>
        <w:ind w:firstLine="720"/>
      </w:pPr>
      <w:r>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especially from epilimnia,</w:t>
      </w:r>
      <w:r>
        <w:t xml:space="preserve"> based on the presence of genes annotated as </w:t>
      </w:r>
      <w:r>
        <w:rPr>
          <w:i/>
        </w:rPr>
        <w:t xml:space="preserve">pufABCLMX, puhA, </w:t>
      </w:r>
      <w:r>
        <w:t xml:space="preserve">and </w:t>
      </w:r>
      <w:r>
        <w:rPr>
          <w:i/>
        </w:rPr>
        <w:t>pucAB</w:t>
      </w:r>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r w:rsidRPr="0002485C">
        <w:rPr>
          <w:i/>
        </w:rPr>
        <w:t>Gammaproteobacteria</w:t>
      </w:r>
      <w:r>
        <w:t xml:space="preserve">, particularly MAGs classified as </w:t>
      </w:r>
      <w:r w:rsidRPr="0002485C">
        <w:rPr>
          <w:i/>
        </w:rPr>
        <w:t>Burkholderiales</w:t>
      </w:r>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phototrophy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ins w:id="99" w:author="Alexandra Linz" w:date="2018-09-20T11:29:00Z">
        <w:r w:rsidR="0071096B">
          <w:t xml:space="preserve">However, an </w:t>
        </w:r>
        <w:r w:rsidR="0071096B" w:rsidRPr="0002485C">
          <w:rPr>
            <w:i/>
          </w:rPr>
          <w:t>Acidobacteria</w:t>
        </w:r>
        <w:r w:rsidR="0071096B">
          <w:t xml:space="preserve"> MAG from the Trout Bog epilimnion also contained genes suggesting AAP, which has not previously been found in this phylum.</w:t>
        </w:r>
      </w:ins>
      <w:del w:id="100" w:author="Alexandra Linz" w:date="2018-09-20T11:29:00Z">
        <w:r w:rsidR="00495B23" w:rsidDel="0071096B">
          <w:delText>Unexpectedly, a</w:delText>
        </w:r>
        <w:r w:rsidR="00B844B8" w:rsidDel="0071096B">
          <w:delText xml:space="preserve">n </w:delText>
        </w:r>
        <w:r w:rsidRPr="0002485C" w:rsidDel="0071096B">
          <w:rPr>
            <w:i/>
          </w:rPr>
          <w:delText>Acidobacteria</w:delText>
        </w:r>
        <w:r w:rsidR="00B844B8" w:rsidDel="0071096B">
          <w:delText xml:space="preserve"> MAG</w:delText>
        </w:r>
        <w:r w:rsidDel="0071096B">
          <w:delText xml:space="preserve"> from the Trout Bog epilimnion also contained genes suggesting aerobic </w:delText>
        </w:r>
        <w:r w:rsidR="00C160CB" w:rsidDel="0071096B">
          <w:delText xml:space="preserve">anoxygenic </w:delText>
        </w:r>
        <w:r w:rsidDel="0071096B">
          <w:delText xml:space="preserve">phototrophy. </w:delText>
        </w:r>
      </w:del>
    </w:p>
    <w:p w:rsidR="008853A5" w:rsidRDefault="00046BFF" w:rsidP="00DC3B2C">
      <w:pPr>
        <w:ind w:firstLine="720"/>
      </w:pPr>
      <w:r>
        <w:t>Another form of photoheterotrophy previously identified in freshwater is the use of light-activated proteins such as rhodopsins</w:t>
      </w:r>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rhodopsins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rhodopsins than those from Lake Mendota.</w:t>
      </w:r>
    </w:p>
    <w:p w:rsidR="008853A5" w:rsidDel="00D8419C" w:rsidRDefault="00046BFF" w:rsidP="00DC3B2C">
      <w:pPr>
        <w:pStyle w:val="Heading2"/>
        <w:rPr>
          <w:del w:id="101" w:author="Alexandra Linz" w:date="2018-09-20T17:01:00Z"/>
        </w:rPr>
      </w:pPr>
      <w:bookmarkStart w:id="102" w:name="_p43k2jqbpxeg" w:colFirst="0" w:colLast="0"/>
      <w:bookmarkEnd w:id="102"/>
      <w:del w:id="103" w:author="Alexandra Linz" w:date="2018-09-20T14:01:00Z">
        <w:r w:rsidDel="00DF4C5B">
          <w:delText>Complex Carbon Degradation</w:delText>
        </w:r>
      </w:del>
      <w:ins w:id="104" w:author="Alexandra Linz" w:date="2018-09-20T14:01:00Z">
        <w:r w:rsidR="00DF4C5B">
          <w:t>Glycoside Hydrolases</w:t>
        </w:r>
      </w:ins>
    </w:p>
    <w:p w:rsidR="008853A5" w:rsidRDefault="00046BFF">
      <w:pPr>
        <w:pStyle w:val="Heading2"/>
        <w:pPrChange w:id="105" w:author="Alexandra Linz" w:date="2018-09-20T17:01:00Z">
          <w:pPr/>
        </w:pPrChange>
      </w:pPr>
      <w:del w:id="106" w:author="Alexandra Linz" w:date="2018-09-20T17:01:00Z">
        <w:r w:rsidDel="00D8419C">
          <w:tab/>
          <w:delText xml:space="preserve">Biopolymers in freshwater can be either autochthonous (produced within the lake, ex. algal polysaccharides) or allochthonous (imported from the surrounding landscape, ex. cellulose). </w:delText>
        </w:r>
        <w:r w:rsidR="00495B23" w:rsidDel="00D8419C">
          <w:delText>O</w:delText>
        </w:r>
        <w:r w:rsidDel="00D8419C">
          <w:delText xml:space="preserve">rganic carbon in freshwater is often classified as either autochthonous </w:delText>
        </w:r>
        <w:r w:rsidR="00495B23" w:rsidDel="00D8419C">
          <w:delText>or</w:delText>
        </w:r>
        <w:r w:rsidDel="00D8419C">
          <w:delText xml:space="preserve"> allochthonous carbon, </w:delText>
        </w:r>
        <w:r w:rsidR="00495B23" w:rsidDel="00D8419C">
          <w:delText xml:space="preserve">but </w:delText>
        </w:r>
        <w:r w:rsidDel="00D8419C">
          <w:delText xml:space="preserve">this distinction </w:delText>
        </w:r>
        <w:r w:rsidR="00495B23" w:rsidDel="00D8419C">
          <w:delText>ha</w:delText>
        </w:r>
        <w:r w:rsidDel="00D8419C">
          <w:delText xml:space="preserve">s </w:delText>
        </w:r>
        <w:r w:rsidR="00495B23" w:rsidDel="00D8419C">
          <w:delText>little relevance</w:delText>
        </w:r>
        <w:r w:rsidDel="00D8419C">
          <w:delText xml:space="preserve"> for organotrophic bacteria. For example, there is substantial overlap in the molecular composition of algal exudates,</w:delText>
        </w:r>
        <w:r w:rsidR="00CA5281" w:rsidDel="00D8419C">
          <w:delText xml:space="preserve"> </w:delText>
        </w:r>
        <w:r w:rsidDel="00D8419C">
          <w:delText>cellulose degradation intermediates, and photochemical degradation products</w:delText>
        </w:r>
        <w:r w:rsidR="00C160CB" w:rsidDel="00D8419C">
          <w:delText xml:space="preserve"> </w:delText>
        </w:r>
        <w:r w:rsidR="00C160CB" w:rsidDel="00D8419C">
          <w:fldChar w:fldCharType="begin" w:fldLock="1"/>
        </w:r>
        <w:r w:rsidR="00C160CB" w:rsidRPr="00D8419C" w:rsidDel="00D8419C">
          <w:del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w:delInstrText>
        </w:r>
        <w:r w:rsidR="00C160CB" w:rsidRPr="00136764" w:rsidDel="00D8419C">
          <w:delInstrText>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w:delInstrText>
        </w:r>
        <w:r w:rsidR="00C160CB" w:rsidRPr="003B25A9" w:rsidDel="00D8419C">
          <w:delInstrText>nic, formic, and acetic acid exceeded bacterial carbon production, sometimes by more than one order of magnitude. This implies that carboxylic acids were major bacterioplankton substrates. Nevertheless, under natural sunlight at the lake surface, microbial</w:delInstrText>
        </w:r>
        <w:r w:rsidR="00C160CB" w:rsidRPr="006F4AD1" w:rsidDel="00D8419C">
          <w:delInstrText xml:space="preserve">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w:delInstrText>
        </w:r>
        <w:r w:rsidR="00C160CB" w:rsidRPr="00D8419C" w:rsidDel="00D8419C">
          <w:rPr>
            <w:rPrChange w:id="107" w:author="Alexandra Linz" w:date="2018-09-20T17:01:00Z">
              <w:rPr>
                <w:b/>
              </w:rPr>
            </w:rPrChange>
          </w:rPr>
          <w:delInstrText>-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delInstrText>
        </w:r>
        <w:r w:rsidR="00C160CB" w:rsidDel="00D8419C">
          <w:fldChar w:fldCharType="separate"/>
        </w:r>
        <w:r w:rsidR="00C160CB" w:rsidRPr="00D8419C" w:rsidDel="00D8419C">
          <w:rPr>
            <w:noProof/>
          </w:rPr>
          <w:delText>(Bertilsson &amp; Tranvik, 1998; Ramanan et al., 2015)</w:delText>
        </w:r>
        <w:r w:rsidR="00C160CB" w:rsidDel="00D8419C">
          <w:fldChar w:fldCharType="end"/>
        </w:r>
        <w:r w:rsidDel="00D8419C">
          <w:delText xml:space="preserve">. One-carbon compounds such as methane are produced in the lake (therefore autochthonous), but they are </w:delText>
        </w:r>
        <w:r w:rsidR="00495B23" w:rsidDel="00D8419C">
          <w:delText>also</w:delText>
        </w:r>
        <w:r w:rsidDel="00D8419C">
          <w:delText xml:space="preserve"> produced from decomposition of allochthonous carbon. We therefore found it more informative to categorize the carbon degradation pathways observed in our dataset by type of metabolism rather than carbon </w:delText>
        </w:r>
        <w:r w:rsidR="00B844B8" w:rsidDel="00D8419C">
          <w:delText>origin</w:delText>
        </w:r>
        <w:r w:rsidDel="00D8419C">
          <w:delText>.</w:delText>
        </w:r>
      </w:del>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w:t>
      </w:r>
      <w:r w:rsidR="00046BFF">
        <w:lastRenderedPageBreak/>
        <w:t xml:space="preserve">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r w:rsidR="00046BFF">
        <w:t>glycosidic bonds</w:t>
      </w:r>
      <w:r>
        <w:t xml:space="preserve"> found</w:t>
      </w:r>
      <w:r w:rsidR="00046BFF">
        <w:t xml:space="preserve"> in complex carbohydrates. </w:t>
      </w:r>
      <w:ins w:id="108" w:author="Alexandra Linz" w:date="2018-09-20T11:33:00Z">
        <w:r w:rsidR="008C1799">
          <w:t xml:space="preserve">However, it is important to keep in mind that GHs can also play structural roles in microbial cells in addition to the degradation of complex carbon </w:t>
        </w:r>
      </w:ins>
      <w:ins w:id="109" w:author="Alexandra Linz" w:date="2018-09-20T11:34:00Z">
        <w:r w:rsidR="008C1799">
          <w:t xml:space="preserve">substrates </w:t>
        </w:r>
      </w:ins>
      <w:ins w:id="110" w:author="Alexandra Linz" w:date="2018-09-20T11:33:00Z">
        <w:r w:rsidR="008C1799">
          <w:fldChar w:fldCharType="begin" w:fldLock="1"/>
        </w:r>
        <w:r w:rsidR="008C1799">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operties":{"noteIndex":0},"schema":"https://github.com/citation-style-language/schema/raw/master/csl-citation.json"}</w:instrText>
        </w:r>
        <w:r w:rsidR="008C1799">
          <w:fldChar w:fldCharType="separate"/>
        </w:r>
        <w:r w:rsidR="008C1799" w:rsidRPr="00F8701D">
          <w:rPr>
            <w:noProof/>
          </w:rPr>
          <w:t>(Henrissat &amp; Davies, 1997)</w:t>
        </w:r>
        <w:r w:rsidR="008C1799">
          <w:fldChar w:fldCharType="end"/>
        </w:r>
        <w:r w:rsidR="008C1799">
          <w:t xml:space="preserve">. </w:t>
        </w:r>
      </w:ins>
      <w:r w:rsidR="00046BFF">
        <w:t xml:space="preserve">A previous study of </w:t>
      </w:r>
      <w:r w:rsidR="00046BFF" w:rsidRPr="0002485C">
        <w:rPr>
          <w:i/>
        </w:rPr>
        <w:t xml:space="preserve">Verrucomicrobia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xml:space="preserve">. </w:t>
      </w:r>
      <w:ins w:id="111" w:author="Alexandra Linz" w:date="2018-09-20T17:01:00Z">
        <w:r w:rsidR="00D8419C">
          <w:t>W</w:t>
        </w:r>
      </w:ins>
      <w:del w:id="112" w:author="Alexandra Linz" w:date="2018-09-20T17:01:00Z">
        <w:r w:rsidR="00046BFF" w:rsidDel="00D8419C">
          <w:delText>Here, w</w:delText>
        </w:r>
      </w:del>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Del="008C1799" w:rsidRDefault="00046BFF">
      <w:pPr>
        <w:rPr>
          <w:del w:id="113" w:author="Alexandra Linz" w:date="2018-09-20T11:36:00Z"/>
        </w:rPr>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ins w:id="114" w:author="Alexandra Linz" w:date="2018-09-20T11:36:00Z">
        <w:r w:rsidR="008C1799">
          <w:t>92</w:t>
        </w:r>
      </w:ins>
      <w:del w:id="115" w:author="Alexandra Linz" w:date="2018-09-20T11:36:00Z">
        <w:r w:rsidR="00D04A5D" w:rsidDel="008C1799">
          <w:delText>39</w:delText>
        </w:r>
      </w:del>
      <w:r w:rsidR="00D04A5D">
        <w:t xml:space="preserve">, p </w:t>
      </w:r>
      <w:ins w:id="116" w:author="Alexandra Linz" w:date="2018-09-24T15:27:00Z">
        <w:r w:rsidR="006F4AD1">
          <w:t>&lt;</w:t>
        </w:r>
      </w:ins>
      <w:bookmarkStart w:id="117" w:name="_GoBack"/>
      <w:bookmarkEnd w:id="117"/>
      <w:del w:id="118" w:author="Alexandra Linz" w:date="2018-09-24T15:27:00Z">
        <w:r w:rsidR="00D04A5D" w:rsidDel="006F4AD1">
          <w:delText>=</w:delText>
        </w:r>
      </w:del>
      <w:r w:rsidR="00D04A5D">
        <w:t xml:space="preserve"> </w:t>
      </w:r>
      <w:ins w:id="119" w:author="Alexandra Linz" w:date="2018-09-24T14:58:00Z">
        <w:r w:rsidR="00136764">
          <w:t>2.2</w:t>
        </w:r>
      </w:ins>
      <w:del w:id="120" w:author="Alexandra Linz" w:date="2018-09-24T14:58:00Z">
        <w:r w:rsidR="00D04A5D" w:rsidDel="00136764">
          <w:delText>4.5</w:delText>
        </w:r>
      </w:del>
      <w:r w:rsidR="00D04A5D">
        <w:t>x10</w:t>
      </w:r>
      <w:r w:rsidR="00D04A5D" w:rsidRPr="004C3850">
        <w:rPr>
          <w:vertAlign w:val="superscript"/>
        </w:rPr>
        <w:t>-</w:t>
      </w:r>
      <w:ins w:id="121" w:author="Alexandra Linz" w:date="2018-09-24T14:59:00Z">
        <w:r w:rsidR="00136764">
          <w:rPr>
            <w:vertAlign w:val="superscript"/>
          </w:rPr>
          <w:t>16</w:t>
        </w:r>
      </w:ins>
      <w:del w:id="122" w:author="Alexandra Linz" w:date="2018-09-24T14:59:00Z">
        <w:r w:rsidR="00D04A5D" w:rsidRPr="004C3850" w:rsidDel="00136764">
          <w:rPr>
            <w:vertAlign w:val="superscript"/>
          </w:rPr>
          <w:delText>8</w:delText>
        </w:r>
      </w:del>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r w:rsidRPr="00B849E7">
        <w:rPr>
          <w:i/>
        </w:rPr>
        <w:t>Bacteroidales, Ignavibacteriales, Sphingobacteriales</w:t>
      </w:r>
      <w:r>
        <w:t xml:space="preserve">, and </w:t>
      </w:r>
      <w:r w:rsidRPr="00C70A26">
        <w:rPr>
          <w:i/>
        </w:rPr>
        <w:t>Verrucomicrobiales</w:t>
      </w:r>
      <w:r>
        <w:t xml:space="preserve"> </w:t>
      </w:r>
      <w:r w:rsidR="00D04A5D">
        <w:t>from Trout Bog’s hypolimnion</w:t>
      </w:r>
      <w:r>
        <w:t xml:space="preserve">. </w:t>
      </w:r>
      <w:r w:rsidR="00D04A5D">
        <w:t xml:space="preserve">Two of these orders, </w:t>
      </w:r>
      <w:r w:rsidR="00D04A5D" w:rsidRPr="00C70A26">
        <w:rPr>
          <w:i/>
        </w:rPr>
        <w:t xml:space="preserve">Sphingobacteriales </w:t>
      </w:r>
      <w:r w:rsidR="00D04A5D">
        <w:t xml:space="preserve">and </w:t>
      </w:r>
      <w:r w:rsidR="00D04A5D" w:rsidRPr="00C70A26">
        <w:rPr>
          <w:i/>
        </w:rPr>
        <w:t>Verrucomicrobiales</w:t>
      </w:r>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r w:rsidRPr="00C70A26">
        <w:rPr>
          <w:i/>
        </w:rPr>
        <w:t>Mycoplasmatales (Tenericutes), Cytophagales (Bacteroidetes), Planctomycetales (Planctomycetes)</w:t>
      </w:r>
      <w:r>
        <w:t xml:space="preserve">, and </w:t>
      </w:r>
      <w:r w:rsidRPr="00C70A26">
        <w:rPr>
          <w:i/>
        </w:rPr>
        <w:t>Puniceicoccales (Verrucomicrobia)</w:t>
      </w:r>
      <w:r>
        <w:t xml:space="preserve">. </w:t>
      </w:r>
      <w:ins w:id="123" w:author="Alexandra Linz" w:date="2018-09-20T11:53:00Z">
        <w:r w:rsidR="00004F6F">
          <w:t xml:space="preserve">Members of </w:t>
        </w:r>
        <w:r w:rsidR="00004F6F">
          <w:rPr>
            <w:i/>
          </w:rPr>
          <w:t xml:space="preserve">Verrucomicrobia </w:t>
        </w:r>
        <w:r w:rsidR="00004F6F">
          <w:t xml:space="preserve">have been previously identified as potential polysaccharide degraders in freshwater, although our coding densities for this phylum are higher than others reported </w:t>
        </w:r>
        <w:r w:rsidR="00004F6F">
          <w:fldChar w:fldCharType="begin" w:fldLock="1"/>
        </w:r>
        <w:r w:rsidR="00004F6F">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operties":{"noteIndex":0},"schema":"https://github.com/citation-style-language/schema/raw/master/csl-citation.json"}</w:instrText>
        </w:r>
        <w:r w:rsidR="00004F6F">
          <w:fldChar w:fldCharType="separate"/>
        </w:r>
        <w:r w:rsidR="00004F6F" w:rsidRPr="00FD6307">
          <w:rPr>
            <w:noProof/>
          </w:rPr>
          <w:t>(Martinez-Garcia et al., 2012a)</w:t>
        </w:r>
        <w:r w:rsidR="00004F6F">
          <w:fldChar w:fldCharType="end"/>
        </w:r>
        <w:r w:rsidR="00004F6F">
          <w:t xml:space="preserve">. This may be due to differences in trophic status between our lakes </w:t>
        </w:r>
        <w:r w:rsidR="00004F6F">
          <w:lastRenderedPageBreak/>
          <w:t>and those previously studied, or it may be that MAGs capture more pan-genomic content than isolate</w:t>
        </w:r>
      </w:ins>
      <w:ins w:id="124" w:author="Alexandra Linz" w:date="2018-09-20T11:55:00Z">
        <w:r w:rsidR="00004F6F">
          <w:t xml:space="preserve"> </w:t>
        </w:r>
      </w:ins>
      <w:ins w:id="125" w:author="Alexandra Linz" w:date="2018-09-20T11:53:00Z">
        <w:r w:rsidR="00004F6F">
          <w:t xml:space="preserve">or single amplified genomes. </w:t>
        </w:r>
      </w:ins>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pPr>
        <w:pPrChange w:id="126" w:author="Alexandra Linz" w:date="2018-09-20T11:36:00Z">
          <w:pPr>
            <w:ind w:firstLine="720"/>
          </w:pPr>
        </w:pPrChange>
      </w:pPr>
      <w:del w:id="127" w:author="Alexandra Linz" w:date="2018-09-20T11:36:00Z">
        <w:r w:rsidDel="008C1799">
          <w:delText>We identified g</w:delText>
        </w:r>
        <w:r w:rsidR="004C3850" w:rsidDel="008C1799">
          <w:delText>enes encoding for s</w:delText>
        </w:r>
        <w:r w:rsidR="00046BFF" w:rsidDel="008C1799">
          <w:delText xml:space="preserve">everal </w:delText>
        </w:r>
        <w:r w:rsidR="000640AD" w:rsidDel="008C1799">
          <w:delText>GH</w:delText>
        </w:r>
        <w:r w:rsidR="00046BFF" w:rsidDel="008C1799">
          <w:delText xml:space="preserve"> families in MAGs from </w:delText>
        </w:r>
        <w:r w:rsidDel="008C1799">
          <w:delText>all lake environments</w:delText>
        </w:r>
        <w:r w:rsidR="00046BFF" w:rsidDel="008C1799">
          <w:delText xml:space="preserve">. Starting with the most </w:delText>
        </w:r>
        <w:r w:rsidDel="008C1799">
          <w:delText>frequently observed in MAGS from all sites</w:delText>
        </w:r>
        <w:r w:rsidR="00046BFF" w:rsidDel="008C1799">
          <w:delText xml:space="preserve">, these included GH109 (alpha-N-acetylgalactosaminidase), GH74 (endoglucanase), and GH23 (soluble lytic transglycosylase). </w:delText>
        </w:r>
        <w:r w:rsidR="004C3850" w:rsidDel="008C1799">
          <w:delText xml:space="preserve">However, previous research </w:delText>
        </w:r>
        <w:r w:rsidR="00C70A26" w:rsidDel="008C1799">
          <w:delText>has found that the abundance of genes annotated as GH109 by dbCAN may be an overestimate of this gene family</w:delText>
        </w:r>
        <w:r w:rsidR="004C3850" w:rsidDel="008C1799">
          <w:delText xml:space="preserve"> </w:delText>
        </w:r>
        <w:r w:rsidR="004C3850" w:rsidDel="008C1799">
          <w:fldChar w:fldCharType="begin" w:fldLock="1"/>
        </w:r>
        <w:r w:rsidR="004C3850" w:rsidRPr="008C1799" w:rsidDel="008C1799">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4C3850" w:rsidDel="008C1799">
          <w:fldChar w:fldCharType="separate"/>
        </w:r>
        <w:r w:rsidR="004C3850" w:rsidRPr="008C1799" w:rsidDel="008C1799">
          <w:rPr>
            <w:noProof/>
          </w:rPr>
          <w:delText>(He et al., 2017)</w:delText>
        </w:r>
        <w:r w:rsidR="004C3850" w:rsidDel="008C1799">
          <w:fldChar w:fldCharType="end"/>
        </w:r>
        <w:r w:rsidDel="008C1799">
          <w:delText>; therefore, we prefer not to speculate on the relative importance of GH family annotations in our MAGs based on observation frequency</w:delText>
        </w:r>
        <w:r w:rsidR="004C3850" w:rsidDel="008C1799">
          <w:delText xml:space="preserve">. </w:delText>
        </w:r>
        <w:r w:rsidR="00046BFF" w:rsidDel="008C1799">
          <w:delText xml:space="preserve">Lake Mendota contained unique </w:delText>
        </w:r>
        <w:r w:rsidR="000640AD" w:rsidDel="008C1799">
          <w:delText>GHs</w:delText>
        </w:r>
        <w:r w:rsidR="00046BFF" w:rsidDel="008C1799">
          <w:delText xml:space="preserve"> belonging to the family GH13</w:delText>
        </w:r>
        <w:r w:rsidR="004C3850" w:rsidDel="008C1799">
          <w:delText xml:space="preserve"> (alpha-glucoside)</w:delText>
        </w:r>
        <w:r w:rsidR="00046BFF" w:rsidDel="008C1799">
          <w:delText xml:space="preserve">. The only unique </w:delText>
        </w:r>
        <w:r w:rsidR="000640AD" w:rsidDel="008C1799">
          <w:delText>GH</w:delText>
        </w:r>
        <w:r w:rsidR="00046BFF" w:rsidDel="008C1799">
          <w:delText xml:space="preserve"> </w:delText>
        </w:r>
        <w:r w:rsidDel="008C1799">
          <w:delText xml:space="preserve">found </w:delText>
        </w:r>
        <w:r w:rsidR="00046BFF" w:rsidDel="008C1799">
          <w:delText>in Trout Bog</w:delText>
        </w:r>
        <w:r w:rsidDel="008C1799">
          <w:delText>’s</w:delText>
        </w:r>
        <w:r w:rsidR="00046BFF" w:rsidDel="008C1799">
          <w:delText xml:space="preserve"> epilimnion was GH62, a putative arabinofuranosidase. </w:delText>
        </w:r>
        <w:r w:rsidDel="008C1799">
          <w:delText>Trout Bog’s</w:delText>
        </w:r>
        <w:r w:rsidR="00046BFF" w:rsidDel="008C1799">
          <w:delText xml:space="preserve"> hypolimnion contained many more unique enzymes, the most abundant of which were GH129 (alpha-N-acetylgalactosaminidase), GH89 (alpha-N-acetylglucosaminidase), GH43_12 (xylosidase/arabinosidase), GH44 (beta-mannanase/endo-beta-1,4-glucanase), GH66 (dextranase), and GH67 (alpha-glucuronidase). </w:delText>
        </w:r>
      </w:del>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D8419C" w:rsidRDefault="00046BFF" w:rsidP="00DC3B2C">
      <w:pPr>
        <w:rPr>
          <w:ins w:id="128" w:author="Alexandra Linz" w:date="2018-09-20T17:02:00Z"/>
        </w:rPr>
      </w:pPr>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w:t>
      </w:r>
      <w:del w:id="129" w:author="Alexandra Linz" w:date="2018-09-20T17:02:00Z">
        <w:r w:rsidDel="00D8419C">
          <w:delText xml:space="preserve"> </w:delText>
        </w:r>
      </w:del>
    </w:p>
    <w:p w:rsidR="008853A5" w:rsidDel="00D8419C" w:rsidRDefault="00046BFF" w:rsidP="00DC3B2C">
      <w:pPr>
        <w:rPr>
          <w:del w:id="130" w:author="Alexandra Linz" w:date="2018-09-20T17:02:00Z"/>
        </w:rPr>
      </w:pPr>
      <w:del w:id="131" w:author="Alexandra Linz" w:date="2018-09-20T17:02:00Z">
        <w:r w:rsidDel="00D8419C">
          <w:delText xml:space="preserve">Genes encoding enzymes in the glyoxylate cycle, a truncated version of the TCA cycle that is used to produce biosynthetic intermediates and </w:delText>
        </w:r>
        <w:r w:rsidR="00DE2F1A" w:rsidDel="00D8419C">
          <w:delText>bypass decarboxylation steps</w:delText>
        </w:r>
        <w:r w:rsidDel="00D8419C">
          <w:delText xml:space="preserve">, were observed in </w:delText>
        </w:r>
        <w:r w:rsidRPr="00C70A26" w:rsidDel="00D8419C">
          <w:rPr>
            <w:i/>
          </w:rPr>
          <w:delText>Alphaproteobacteria</w:delText>
        </w:r>
        <w:r w:rsidDel="00D8419C">
          <w:delText xml:space="preserve"> and </w:delText>
        </w:r>
        <w:r w:rsidRPr="00C70A26" w:rsidDel="00D8419C">
          <w:rPr>
            <w:i/>
          </w:rPr>
          <w:delText>Chlamydiae</w:delText>
        </w:r>
        <w:r w:rsidDel="00D8419C">
          <w:delText xml:space="preserve"> in Lake Mendota and </w:delText>
        </w:r>
        <w:r w:rsidRPr="00C70A26" w:rsidDel="00D8419C">
          <w:rPr>
            <w:i/>
          </w:rPr>
          <w:delText>Acidobacteria</w:delText>
        </w:r>
        <w:r w:rsidDel="00D8419C">
          <w:delText xml:space="preserve"> and </w:delText>
        </w:r>
        <w:r w:rsidRPr="00C70A26" w:rsidDel="00D8419C">
          <w:rPr>
            <w:i/>
          </w:rPr>
          <w:delText>Betaproteobacteria</w:delText>
        </w:r>
        <w:r w:rsidDel="00D8419C">
          <w:delText xml:space="preserve"> in Trout Bog. </w:delText>
        </w:r>
        <w:r w:rsidR="00DE2F1A" w:rsidDel="00D8419C">
          <w:delText>This may indicate an adaptation to reduce carbon demand in these populations.</w:delText>
        </w:r>
      </w:del>
    </w:p>
    <w:p w:rsidR="00180C4D" w:rsidRDefault="00046BFF" w:rsidP="00DC3B2C">
      <w:pPr>
        <w:rPr>
          <w:ins w:id="132" w:author="Alexandra Linz" w:date="2018-09-20T10:40:00Z"/>
        </w:rPr>
      </w:pPr>
      <w:r>
        <w:tab/>
      </w:r>
      <w:ins w:id="133" w:author="Alexandra Linz" w:date="2018-09-20T10:39:00Z">
        <w:r w:rsidR="00180C4D">
          <w:t>We investigated the types of cytochrome oxidases encoded in our MAGs to compare oxidative phosphorylation between lakes and l</w:t>
        </w:r>
      </w:ins>
      <w:del w:id="134" w:author="Alexandra Linz" w:date="2018-09-20T10:39:00Z">
        <w:r w:rsidR="00180C4D" w:rsidDel="00D8419C">
          <w:delText>a</w:delText>
        </w:r>
      </w:del>
      <w:ins w:id="135" w:author="Alexandra Linz" w:date="2018-09-20T17:02:00Z">
        <w:r w:rsidR="00180C4D">
          <w:t>y</w:t>
        </w:r>
      </w:ins>
      <w:ins w:id="136" w:author="Alexandra Linz" w:date="2018-09-20T10:39:00Z">
        <w:r w:rsidR="00180C4D">
          <w:t xml:space="preserve">ers </w:t>
        </w:r>
      </w:ins>
      <w:del w:id="137" w:author="Alexandra Linz" w:date="2018-09-20T10:39:00Z">
        <w:r w:rsidR="00DE2F1A" w:rsidDel="00180C4D">
          <w:delText>O</w:delText>
        </w:r>
        <w:r w:rsidDel="00180C4D">
          <w:delText xml:space="preserve">xidative phosphorylation is an important part of central metabolism for aerobic bacteria, </w:delText>
        </w:r>
        <w:r w:rsidR="00DE2F1A" w:rsidDel="00180C4D">
          <w:delText xml:space="preserve">so </w:delText>
        </w:r>
        <w:r w:rsidDel="00180C4D">
          <w:delText>we investigated the types of cytochrome</w:delText>
        </w:r>
        <w:r w:rsidR="004C3850" w:rsidDel="00180C4D">
          <w:delText xml:space="preserve"> oxidases</w:delText>
        </w:r>
        <w:r w:rsidDel="00180C4D">
          <w:delText xml:space="preserve"> encoded in our MAGs </w:delText>
        </w:r>
      </w:del>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ins w:id="138" w:author="Alexandra Linz" w:date="2018-09-20T10:39:00Z">
        <w:r w:rsidR="00180C4D">
          <w:t>.</w:t>
        </w:r>
      </w:ins>
      <w:del w:id="139" w:author="Alexandra Linz" w:date="2018-09-20T10:39:00Z">
        <w:r w:rsidDel="00180C4D">
          <w:delText>,</w:delText>
        </w:r>
      </w:del>
      <w:r>
        <w:t xml:space="preserve"> </w:t>
      </w:r>
      <w:ins w:id="140" w:author="Alexandra Linz" w:date="2018-09-20T10:39:00Z">
        <w:r w:rsidR="00180C4D">
          <w:t>T</w:t>
        </w:r>
      </w:ins>
      <w:del w:id="141" w:author="Alexandra Linz" w:date="2018-09-20T10:39:00Z">
        <w:r w:rsidR="00DE2F1A" w:rsidDel="00180C4D">
          <w:delText xml:space="preserve">so </w:delText>
        </w:r>
        <w:r w:rsidDel="00180C4D">
          <w:delText>t</w:delText>
        </w:r>
      </w:del>
      <w:r>
        <w:t>he presence of genes encoding both types suggests the flexibility to operate under a range of oxygen concentrations.</w:t>
      </w:r>
      <w:del w:id="142" w:author="Alexandra Linz" w:date="2018-09-20T10:40:00Z">
        <w:r w:rsidDel="00180C4D">
          <w:delText xml:space="preserve"> </w:delText>
        </w:r>
      </w:del>
    </w:p>
    <w:p w:rsidR="008853A5" w:rsidDel="00180C4D" w:rsidRDefault="00046BFF" w:rsidP="00DC3B2C">
      <w:pPr>
        <w:rPr>
          <w:del w:id="143" w:author="Alexandra Linz" w:date="2018-09-20T10:40:00Z"/>
        </w:rPr>
      </w:pPr>
      <w:del w:id="144" w:author="Alexandra Linz" w:date="2018-09-20T10:40:00Z">
        <w:r w:rsidDel="00180C4D">
          <w:delText>Of the quinol-based cytochrome</w:delText>
        </w:r>
        <w:r w:rsidR="004C3850" w:rsidDel="00180C4D">
          <w:delText xml:space="preserve"> oxidases</w:delText>
        </w:r>
        <w:r w:rsidDel="00180C4D">
          <w:delText xml:space="preserve">, genes encoding cytochrome d </w:delText>
        </w:r>
        <w:r w:rsidR="004C3850" w:rsidDel="00180C4D">
          <w:delText xml:space="preserve">oxidase </w:delText>
        </w:r>
        <w:r w:rsidDel="00180C4D">
          <w:delText>were most often observed in MAGs from Trout Bog</w:delText>
        </w:r>
        <w:r w:rsidR="00DE2F1A" w:rsidDel="00180C4D">
          <w:delText>’s hypolimnion</w:delText>
        </w:r>
        <w:r w:rsidDel="00180C4D">
          <w:delText xml:space="preserve">, while cytochrome aa3-600 was found only in MAGs classified as </w:delText>
        </w:r>
        <w:r w:rsidRPr="00C70A26" w:rsidDel="00180C4D">
          <w:rPr>
            <w:i/>
          </w:rPr>
          <w:delText>Bacteroidetes</w:delText>
        </w:r>
        <w:r w:rsidDel="00180C4D">
          <w:delText xml:space="preserve"> and </w:delText>
        </w:r>
        <w:r w:rsidRPr="00C70A26" w:rsidDel="00180C4D">
          <w:rPr>
            <w:i/>
          </w:rPr>
          <w:delText>Betaproteobacteria</w:delText>
        </w:r>
        <w:r w:rsidDel="00180C4D">
          <w:delText xml:space="preserve"> </w:delText>
        </w:r>
        <w:r w:rsidR="00DE2F1A" w:rsidDel="00180C4D">
          <w:delText>from</w:delText>
        </w:r>
        <w:r w:rsidDel="00180C4D">
          <w:delText xml:space="preserve"> Trout Bog</w:delText>
        </w:r>
        <w:r w:rsidR="00DE2F1A" w:rsidDel="00180C4D">
          <w:delText>’s</w:delText>
        </w:r>
        <w:r w:rsidDel="00180C4D">
          <w:delText xml:space="preserve"> epilimnion. Cytochrome o </w:delText>
        </w:r>
        <w:r w:rsidR="004C3850" w:rsidDel="00180C4D">
          <w:delText xml:space="preserve">oxidase </w:delText>
        </w:r>
        <w:r w:rsidDel="00180C4D">
          <w:delText xml:space="preserve">was observed only in a </w:delText>
        </w:r>
        <w:r w:rsidRPr="00C70A26" w:rsidDel="00180C4D">
          <w:rPr>
            <w:i/>
          </w:rPr>
          <w:delText>Chlamydia</w:delText>
        </w:r>
        <w:r w:rsidDel="00180C4D">
          <w:delText xml:space="preserve"> MAG from Lake Mendota. Alternative complex III was identified in MAGs of </w:delText>
        </w:r>
        <w:r w:rsidRPr="00C70A26" w:rsidDel="00180C4D">
          <w:rPr>
            <w:i/>
          </w:rPr>
          <w:delText>Verrucomicrobia</w:delText>
        </w:r>
        <w:r w:rsidDel="00180C4D">
          <w:delText xml:space="preserve"> </w:delText>
        </w:r>
        <w:r w:rsidR="00DE2F1A" w:rsidDel="00180C4D">
          <w:delText>in all sites</w:delText>
        </w:r>
        <w:r w:rsidDel="00180C4D">
          <w:delText xml:space="preserve">, in </w:delText>
        </w:r>
        <w:r w:rsidRPr="00C70A26" w:rsidDel="00180C4D">
          <w:rPr>
            <w:i/>
          </w:rPr>
          <w:delText>Acidobacteria</w:delText>
        </w:r>
        <w:r w:rsidDel="00180C4D">
          <w:delText xml:space="preserve"> </w:delText>
        </w:r>
        <w:r w:rsidR="00DE2F1A" w:rsidDel="00180C4D">
          <w:delText>from</w:delText>
        </w:r>
        <w:r w:rsidDel="00180C4D">
          <w:delText xml:space="preserve"> Trout Bog (both layers), and in </w:delText>
        </w:r>
        <w:r w:rsidRPr="00C70A26" w:rsidDel="00180C4D">
          <w:rPr>
            <w:i/>
          </w:rPr>
          <w:delText>Bacteroidetes</w:delText>
        </w:r>
        <w:r w:rsidDel="00180C4D">
          <w:delText xml:space="preserve"> and </w:delText>
        </w:r>
        <w:r w:rsidRPr="00C70A26" w:rsidDel="00180C4D">
          <w:rPr>
            <w:i/>
          </w:rPr>
          <w:delText>Planctomycetes</w:delText>
        </w:r>
        <w:r w:rsidDel="00180C4D">
          <w:delText xml:space="preserve"> </w:delText>
        </w:r>
        <w:r w:rsidR="00DE2F1A" w:rsidDel="00180C4D">
          <w:delText>from</w:delText>
        </w:r>
        <w:r w:rsidDel="00180C4D">
          <w:delText xml:space="preserve"> Lake Mendota.</w:delText>
        </w:r>
      </w:del>
    </w:p>
    <w:p w:rsidR="008853A5" w:rsidRDefault="00046BFF" w:rsidP="00DC3B2C">
      <w:r>
        <w:tab/>
        <w:t xml:space="preserve">Similarly, hydrogen metabolism can influence </w:t>
      </w:r>
      <w:ins w:id="145" w:author="Alexandra Linz" w:date="2018-09-20T17:02:00Z">
        <w:r w:rsidR="00D8419C">
          <w:t xml:space="preserve">and be influenced by </w:t>
        </w:r>
      </w:ins>
      <w:r>
        <w:t>other aspects of a microbe’s nutrient usage. Iron-only hydrogenases were found p</w:t>
      </w:r>
      <w:del w:id="146" w:author="Unknown">
        <w:r w:rsidDel="00180C4D">
          <w:delText>r</w:delText>
        </w:r>
      </w:del>
      <w:ins w:id="147" w:author="Alexandra Linz" w:date="2018-09-20T10:40:00Z">
        <w:r>
          <w:t>i</w:t>
        </w:r>
      </w:ins>
      <w:r>
        <w:t>marily in MAGs from Trout Bog’s hypolimnion (</w:t>
      </w:r>
      <w:r w:rsidR="00CE56F8">
        <w:t>Figure 2</w:t>
      </w:r>
      <w:r w:rsidR="000F405C">
        <w:t>, Table S3</w:t>
      </w:r>
      <w:r>
        <w:t xml:space="preserve">), consistent with their previously identified presence in </w:t>
      </w:r>
      <w:r>
        <w:lastRenderedPageBreak/>
        <w:t>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ins w:id="148" w:author="Alexandra Linz" w:date="2018-09-20T10:40:00Z">
        <w:r w:rsidR="00180C4D">
          <w:t xml:space="preserve">. </w:t>
        </w:r>
      </w:ins>
      <w:del w:id="149" w:author="Alexandra Linz" w:date="2018-09-20T10:40:00Z">
        <w:r w:rsidDel="00180C4D">
          <w:delText xml:space="preserve"> and </w:delText>
        </w:r>
        <w:r w:rsidR="00DE2F1A" w:rsidDel="00180C4D">
          <w:delText>the</w:delText>
        </w:r>
        <w:r w:rsidDel="00180C4D">
          <w:delText xml:space="preserve"> higher observations of marker genes </w:delText>
        </w:r>
        <w:r w:rsidR="00DE2F1A" w:rsidDel="00180C4D">
          <w:delText>for</w:delText>
        </w:r>
        <w:r w:rsidDel="00180C4D">
          <w:delText xml:space="preserve"> iron-only hydrogenases in the hypolimnion site. Genes encoding [Ni-Fe] hydrogenases of groups 1 and 2, involved in hydrogen uptake, sensing, and nitrogen fixation, were found at significantly different frequency in all sites with the exceptions of group 2a in </w:delText>
        </w:r>
        <w:r w:rsidR="00DE2F1A" w:rsidDel="00180C4D">
          <w:delText>Lake</w:delText>
        </w:r>
        <w:r w:rsidDel="00180C4D">
          <w:delText xml:space="preserve"> Mendota and Trout Bog</w:delText>
        </w:r>
        <w:r w:rsidR="00DE2F1A" w:rsidDel="00180C4D">
          <w:delText>’s</w:delText>
        </w:r>
        <w:r w:rsidDel="00180C4D">
          <w:delText xml:space="preserve"> epilimnion and group 2b in </w:delText>
        </w:r>
        <w:r w:rsidR="00DE2F1A" w:rsidDel="00180C4D">
          <w:delText>both layers of</w:delText>
        </w:r>
        <w:r w:rsidDel="00180C4D">
          <w:delText xml:space="preserve"> Trout Bog. </w:delText>
        </w:r>
        <w:r w:rsidR="000F405C" w:rsidDel="00180C4D">
          <w:delText>Genes encoding these hydrogenases</w:delText>
        </w:r>
        <w:r w:rsidDel="00180C4D">
          <w:delText xml:space="preserve"> were widespread in MAGs from </w:delText>
        </w:r>
        <w:r w:rsidR="00DE2F1A" w:rsidDel="00180C4D">
          <w:delText>Trout Bog’s hypolimion</w:delText>
        </w:r>
        <w:r w:rsidDel="00180C4D">
          <w:delText xml:space="preserve">, found only in </w:delText>
        </w:r>
        <w:r w:rsidRPr="00BF2DF6" w:rsidDel="00180C4D">
          <w:rPr>
            <w:i/>
          </w:rPr>
          <w:delText>Chlorobiales</w:delText>
        </w:r>
        <w:r w:rsidDel="00180C4D">
          <w:delText xml:space="preserve"> MAGs in </w:delText>
        </w:r>
        <w:r w:rsidR="00DE2F1A" w:rsidDel="00180C4D">
          <w:delText>Trout Bog’s</w:delText>
        </w:r>
        <w:r w:rsidDel="00180C4D">
          <w:delText xml:space="preserve"> epilimnion, and rarely observed in MAGs from Lake Mendota. </w:delText>
        </w:r>
      </w:del>
      <w:r>
        <w:t xml:space="preserve">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r w:rsidRPr="00BF2DF6">
        <w:rPr>
          <w:i/>
        </w:rPr>
        <w:t>Chlorobiales</w:t>
      </w:r>
      <w:r>
        <w:t xml:space="preserve"> in both lakes. This finding is consistent with the proposed function of Group 3d, which is to remove excess electrons produced by photosynthesis.</w:t>
      </w:r>
      <w:r w:rsidR="000F405C">
        <w:t xml:space="preserve"> </w:t>
      </w:r>
      <w:del w:id="150" w:author="Alexandra Linz" w:date="2018-09-20T17:03:00Z">
        <w:r w:rsidR="000F405C" w:rsidDel="00D8419C">
          <w:delText>Group 4 [Ni-Fe] hydrogenases were not observed significantly more or less in any site.</w:delText>
        </w:r>
      </w:del>
    </w:p>
    <w:p w:rsidR="008853A5" w:rsidRDefault="00046BFF" w:rsidP="00DC3B2C">
      <w:r>
        <w:tab/>
        <w:t xml:space="preserve">Low molecular weight carbohydrates </w:t>
      </w:r>
      <w:del w:id="151" w:author="Alexandra Linz" w:date="2018-09-20T13:19:00Z">
        <w:r w:rsidDel="00950DEB">
          <w:delText>such as glucose, fucose, rhamnose, arabinose, galactose, mannose, and xylose may be derived either from algae or from cellulose degradation</w:delText>
        </w:r>
      </w:del>
      <w:ins w:id="152" w:author="Alexandra Linz" w:date="2018-09-20T13:19:00Z">
        <w:r w:rsidR="00950DEB">
          <w:t>may be derived from either autochthonous (such as algae) or allochthonous (such as cellulose) sources</w:t>
        </w:r>
      </w:ins>
      <w:r>
        <w:t xml:space="preserve">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w:t>
      </w:r>
      <w:del w:id="153" w:author="Alexandra Linz" w:date="2018-09-20T13:20:00Z">
        <w:r w:rsidDel="00950DEB">
          <w:delText>To understand how these compounds are u</w:delText>
        </w:r>
        <w:r w:rsidR="000640AD" w:rsidDel="00950DEB">
          <w:delText>sed</w:delText>
        </w:r>
        <w:r w:rsidDel="00950DEB">
          <w:delText xml:space="preserve"> by freshwater populations, we analyzed putative sugar degradation pathways in our MAGs. </w:delText>
        </w:r>
      </w:del>
      <w:ins w:id="154" w:author="Alexandra Linz" w:date="2018-09-20T13:22:00Z">
        <w:r w:rsidR="00950DEB">
          <w:t xml:space="preserve">The pathway for mannose degradation was predicted in many MAGs in all three sites. Predicted pathways for rhamnose, fucose, and galactose degradation were often found with the same MAGS (including members of </w:t>
        </w:r>
        <w:r w:rsidR="00950DEB" w:rsidRPr="00BF2DF6">
          <w:rPr>
            <w:i/>
          </w:rPr>
          <w:t>Planctomycetes</w:t>
        </w:r>
        <w:r w:rsidR="00950DEB">
          <w:t xml:space="preserve"> and </w:t>
        </w:r>
        <w:r w:rsidR="00950DEB" w:rsidRPr="00BF2DF6">
          <w:rPr>
            <w:i/>
          </w:rPr>
          <w:t>Verrucomicrobia</w:t>
        </w:r>
        <w:r w:rsidR="00950DEB">
          <w:t xml:space="preserve"> from Lake Mendota, and members of </w:t>
        </w:r>
        <w:r w:rsidR="00950DEB" w:rsidRPr="00BF2DF6">
          <w:rPr>
            <w:i/>
          </w:rPr>
          <w:t>Bacteroidetes, Ignavibacteria</w:t>
        </w:r>
        <w:r w:rsidR="00950DEB">
          <w:t xml:space="preserve">, and </w:t>
        </w:r>
        <w:r w:rsidR="00950DEB" w:rsidRPr="00BF2DF6">
          <w:rPr>
            <w:i/>
          </w:rPr>
          <w:t>Verrucomicrobia</w:t>
        </w:r>
        <w:r w:rsidR="00950DEB">
          <w:t xml:space="preserve"> from Trout Bog).</w:t>
        </w:r>
      </w:ins>
      <w:del w:id="155" w:author="Alexandra Linz" w:date="2018-09-20T13:22:00Z">
        <w:r w:rsidDel="00950DEB">
          <w:delText xml:space="preserve">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delText>
        </w:r>
        <w:r w:rsidRPr="00BF2DF6" w:rsidDel="00950DEB">
          <w:rPr>
            <w:i/>
          </w:rPr>
          <w:delText>Planctomycetes</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Lake Mendota, and members of </w:delText>
        </w:r>
        <w:r w:rsidRPr="00BF2DF6" w:rsidDel="00950DEB">
          <w:rPr>
            <w:i/>
          </w:rPr>
          <w:delText>Bacteroidetes, Ignavibacteria</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Trout Bog). Putative pathways for </w:delText>
        </w:r>
        <w:r w:rsidR="000640AD" w:rsidDel="00950DEB">
          <w:delText>galactose degradation</w:delText>
        </w:r>
        <w:r w:rsidDel="00950DEB">
          <w:delText xml:space="preserve"> were often observed in these same MAGs.</w:delText>
        </w:r>
      </w:del>
      <w:r>
        <w:t xml:space="preserve"> Xylose is a freshwater sugar which has already been </w:t>
      </w:r>
      <w:ins w:id="156" w:author="Alexandra Linz" w:date="2018-09-20T13:21:00Z">
        <w:r w:rsidR="00950DEB">
          <w:t>proposed</w:t>
        </w:r>
      </w:ins>
      <w:del w:id="157" w:author="Alexandra Linz" w:date="2018-09-20T13:21:00Z">
        <w:r w:rsidDel="00950DEB">
          <w:delText>identified</w:delText>
        </w:r>
      </w:del>
      <w:r>
        <w:t xml:space="preserve">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ins w:id="158" w:author="Alexandra Linz" w:date="2018-09-20T13:21:00Z">
        <w:r w:rsidR="00950DEB">
          <w:t xml:space="preserve">identified </w:t>
        </w:r>
      </w:ins>
      <w:del w:id="159" w:author="Alexandra Linz" w:date="2018-09-20T13:21:00Z">
        <w:r w:rsidR="00DE2F1A" w:rsidDel="00950DEB">
          <w:delText>found that</w:delText>
        </w:r>
        <w:r w:rsidDel="00950DEB">
          <w:delText xml:space="preserve"> </w:delText>
        </w:r>
      </w:del>
      <w:r w:rsidRPr="00BF2DF6">
        <w:rPr>
          <w:i/>
        </w:rPr>
        <w:t>Bacteroidetes, Planctomycetes</w:t>
      </w:r>
      <w:r>
        <w:t xml:space="preserve">, and </w:t>
      </w:r>
      <w:r w:rsidRPr="00BF2DF6">
        <w:rPr>
          <w:i/>
        </w:rPr>
        <w:t>Verrucomicrobia</w:t>
      </w:r>
      <w:r>
        <w:t xml:space="preserve"> </w:t>
      </w:r>
      <w:r w:rsidR="00DE2F1A">
        <w:t>from</w:t>
      </w:r>
      <w:r>
        <w:t xml:space="preserve"> Lake Mendota and </w:t>
      </w:r>
      <w:r w:rsidRPr="00BF2DF6">
        <w:rPr>
          <w:i/>
        </w:rPr>
        <w:t>Bacteroidetes</w:t>
      </w:r>
      <w:r>
        <w:t xml:space="preserve"> and </w:t>
      </w:r>
      <w:r w:rsidRPr="00BF2DF6">
        <w:rPr>
          <w:i/>
        </w:rPr>
        <w:t>Verrucomicrobia</w:t>
      </w:r>
      <w:r>
        <w:t xml:space="preserve"> </w:t>
      </w:r>
      <w:r w:rsidR="00DE2F1A">
        <w:t>from</w:t>
      </w:r>
      <w:r>
        <w:t xml:space="preserve"> Trout Bog </w:t>
      </w:r>
      <w:ins w:id="160" w:author="Alexandra Linz" w:date="2018-09-20T13:21:00Z">
        <w:r w:rsidR="00950DEB">
          <w:t>as</w:t>
        </w:r>
      </w:ins>
      <w:del w:id="161" w:author="Alexandra Linz" w:date="2018-09-20T13:21:00Z">
        <w:r w:rsidR="00DE2F1A" w:rsidDel="00950DEB">
          <w:delText>were</w:delText>
        </w:r>
      </w:del>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r w:rsidRPr="00C70A26">
        <w:rPr>
          <w:i/>
        </w:rPr>
        <w:t>Acidobacteria, Verrucomicrobia,  Alpha-, Beta-, Gamma-,</w:t>
      </w:r>
      <w:r>
        <w:t xml:space="preserve"> and </w:t>
      </w:r>
      <w:r w:rsidRPr="00C70A26">
        <w:rPr>
          <w:i/>
        </w:rPr>
        <w:t>Epsilonproteobacteria</w:t>
      </w:r>
      <w:r>
        <w:t xml:space="preserve"> </w:t>
      </w:r>
      <w:r w:rsidR="00DE2F1A">
        <w:t>MAGs from</w:t>
      </w:r>
      <w:r>
        <w:t xml:space="preserve"> Trout Bog. </w:t>
      </w:r>
      <w:ins w:id="162" w:author="Alexandra Linz" w:date="2018-09-20T10:42:00Z">
        <w:r w:rsidR="00180C4D">
          <w:t>The pathways predicted in our MAGs suggest which low</w:t>
        </w:r>
      </w:ins>
      <w:ins w:id="163" w:author="Alexandra Linz" w:date="2018-09-20T10:43:00Z">
        <w:r w:rsidR="00180C4D">
          <w:t xml:space="preserve"> </w:t>
        </w:r>
      </w:ins>
      <w:ins w:id="164" w:author="Alexandra Linz" w:date="2018-09-20T10:42:00Z">
        <w:r w:rsidR="00180C4D">
          <w:t>molecular weight compounds may be important carbon substrates in freshwater.</w:t>
        </w:r>
      </w:ins>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w:t>
      </w:r>
      <w:ins w:id="165" w:author="Alexandra Linz" w:date="2018-09-20T10:43:00Z">
        <w:r w:rsidR="00180C4D">
          <w:t xml:space="preserve"> and methylamine</w:t>
        </w:r>
      </w:ins>
      <w:r>
        <w:t xml:space="preserve"> degradation were found in MAGs classified as </w:t>
      </w:r>
      <w:r w:rsidRPr="00C70A26">
        <w:rPr>
          <w:i/>
        </w:rPr>
        <w:t>Methylophilales</w:t>
      </w:r>
      <w:r w:rsidR="003D102A">
        <w:t xml:space="preserve"> </w:t>
      </w:r>
      <w:r w:rsidR="004C3850">
        <w:t xml:space="preserve">(now merged with </w:t>
      </w:r>
      <w:r w:rsidR="004C3850" w:rsidRPr="00C70A26">
        <w:rPr>
          <w:i/>
        </w:rPr>
        <w:t>Nitrosomonadales</w:t>
      </w:r>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r w:rsidR="00DE2F1A" w:rsidRPr="00C70A26">
        <w:rPr>
          <w:i/>
        </w:rPr>
        <w:t>Methylotenera</w:t>
      </w:r>
      <w:r>
        <w:t>, while</w:t>
      </w:r>
      <w:r w:rsidR="0074129B">
        <w:t xml:space="preserve"> </w:t>
      </w:r>
      <w:r w:rsidR="0074129B" w:rsidRPr="00C70A26">
        <w:rPr>
          <w:i/>
        </w:rPr>
        <w:t>Methylococcales</w:t>
      </w:r>
      <w:r>
        <w:t xml:space="preserve"> </w:t>
      </w:r>
      <w:r>
        <w:lastRenderedPageBreak/>
        <w:t xml:space="preserve">MAGs were potential methane degraders based on the presence of genes encoding methane monooxygenase. </w:t>
      </w:r>
      <w:del w:id="166" w:author="Alexandra Linz" w:date="2018-09-20T10:44:00Z">
        <w:r w:rsidRPr="00C70A26" w:rsidDel="00180C4D">
          <w:rPr>
            <w:i/>
          </w:rPr>
          <w:delText>Methylococcales</w:delText>
        </w:r>
        <w:r w:rsidR="0074129B" w:rsidDel="00180C4D">
          <w:delText xml:space="preserve"> MAGs from</w:delText>
        </w:r>
        <w:r w:rsidDel="00180C4D">
          <w:delText xml:space="preserve"> Trout Bog also encoded the pathway for nitrogen fixation, consistent with reports of nitrogen fixation in cultured isolates of this taxon </w:delText>
        </w:r>
        <w:r w:rsidR="00E067DC" w:rsidDel="00180C4D">
          <w:fldChar w:fldCharType="begin" w:fldLock="1"/>
        </w:r>
        <w:r w:rsidR="00AA5B67" w:rsidRPr="00180C4D" w:rsidDel="00180C4D">
          <w:del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delInstrText>
        </w:r>
        <w:r w:rsidR="00E067DC" w:rsidDel="00180C4D">
          <w:fldChar w:fldCharType="separate"/>
        </w:r>
        <w:r w:rsidR="00E067DC" w:rsidRPr="00180C4D" w:rsidDel="00180C4D">
          <w:rPr>
            <w:noProof/>
          </w:rPr>
          <w:delText>(Bowman, Sly &amp; Stackebrandt, 1995)</w:delText>
        </w:r>
        <w:r w:rsidR="00E067DC" w:rsidDel="00180C4D">
          <w:fldChar w:fldCharType="end"/>
        </w:r>
        <w:r w:rsidDel="00180C4D">
          <w:delText xml:space="preserve">. </w:delText>
        </w:r>
      </w:del>
      <w:del w:id="167" w:author="Alexandra Linz" w:date="2018-09-20T10:43:00Z">
        <w:r w:rsidDel="00180C4D">
          <w:delText xml:space="preserve">The </w:delText>
        </w:r>
        <w:r w:rsidRPr="00C70A26" w:rsidDel="00180C4D">
          <w:rPr>
            <w:i/>
          </w:rPr>
          <w:delText>Methylophilales</w:delText>
        </w:r>
        <w:r w:rsidDel="00180C4D">
          <w:delText xml:space="preserve"> </w:delText>
        </w:r>
        <w:r w:rsidR="0074129B" w:rsidDel="00180C4D">
          <w:delText xml:space="preserve">MAGs </w:delText>
        </w:r>
        <w:r w:rsidDel="00180C4D">
          <w:delText>also likely degrade methylamines, based on the presence of genes encoding the N-methylglutamate pathway or the tetrahydrofolate pathway</w:delText>
        </w:r>
        <w:r w:rsidR="00E067DC" w:rsidDel="00180C4D">
          <w:delText xml:space="preserve"> </w:delText>
        </w:r>
        <w:r w:rsidR="00E067DC" w:rsidDel="00180C4D">
          <w:fldChar w:fldCharType="begin" w:fldLock="1"/>
        </w:r>
        <w:r w:rsidR="009E1F39" w:rsidRPr="00180C4D" w:rsidDel="00180C4D">
          <w:del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delInstrText>
        </w:r>
        <w:r w:rsidR="00E067DC" w:rsidDel="00180C4D">
          <w:fldChar w:fldCharType="separate"/>
        </w:r>
        <w:r w:rsidR="008E64BD" w:rsidRPr="00180C4D" w:rsidDel="00180C4D">
          <w:rPr>
            <w:noProof/>
          </w:rPr>
          <w:delText>(Latypova et al., 2010)</w:delText>
        </w:r>
        <w:r w:rsidR="00E067DC" w:rsidDel="00180C4D">
          <w:fldChar w:fldCharType="end"/>
        </w:r>
        <w:r w:rsidDel="00180C4D">
          <w:delText xml:space="preserve">. </w:delText>
        </w:r>
      </w:del>
      <w:r>
        <w:t xml:space="preserve">Methylotrophy in cultured freshwater isolates from </w:t>
      </w:r>
      <w:ins w:id="168" w:author="Alexandra Linz" w:date="2018-09-20T10:44:00Z">
        <w:r w:rsidR="00180C4D">
          <w:rPr>
            <w:i/>
          </w:rPr>
          <w:t xml:space="preserve">Methylococcales and Nitrosomonadales </w:t>
        </w:r>
      </w:ins>
      <w:del w:id="169" w:author="Alexandra Linz" w:date="2018-09-20T10:44:00Z">
        <w:r w:rsidDel="00180C4D">
          <w:delText xml:space="preserve">these taxa </w:delText>
        </w:r>
      </w:del>
      <w:r>
        <w:t xml:space="preserve">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ins w:id="170" w:author="Alexandra Linz" w:date="2018-09-20T10:44:00Z">
        <w:r w:rsidR="00180C4D">
          <w:t>.</w:t>
        </w:r>
      </w:ins>
      <w:del w:id="171" w:author="Alexandra Linz" w:date="2018-09-20T10:44:00Z">
        <w:r w:rsidDel="00180C4D">
          <w:delText>;</w:delText>
        </w:r>
      </w:del>
      <w:r>
        <w:t xml:space="preserve"> </w:t>
      </w:r>
      <w:ins w:id="172" w:author="Alexandra Linz" w:date="2018-09-20T10:44:00Z">
        <w:r w:rsidR="00180C4D">
          <w:t>H</w:t>
        </w:r>
      </w:ins>
      <w:del w:id="173" w:author="Alexandra Linz" w:date="2018-09-20T10:44:00Z">
        <w:r w:rsidDel="00180C4D">
          <w:delText>h</w:delText>
        </w:r>
      </w:del>
      <w:r>
        <w:t xml:space="preserve">owever, </w:t>
      </w:r>
      <w:del w:id="174" w:author="Alexandra Linz" w:date="2018-09-20T17:03:00Z">
        <w:r w:rsidDel="00D8419C">
          <w:delText>genes encoding</w:delText>
        </w:r>
      </w:del>
      <w:ins w:id="175" w:author="Alexandra Linz" w:date="2018-09-20T17:03:00Z">
        <w:r w:rsidR="00D8419C">
          <w:t>we also found predicted pathways for</w:t>
        </w:r>
      </w:ins>
      <w:r>
        <w:t xml:space="preserve"> methanol degradation </w:t>
      </w:r>
      <w:del w:id="176" w:author="Alexandra Linz" w:date="2018-09-20T17:03:00Z">
        <w:r w:rsidDel="00D8419C">
          <w:delText xml:space="preserve">were also identified </w:delText>
        </w:r>
      </w:del>
      <w:r>
        <w:t xml:space="preserve">in </w:t>
      </w:r>
      <w:r w:rsidR="00C70A26">
        <w:t xml:space="preserve">MAGs </w:t>
      </w:r>
      <w:r>
        <w:t xml:space="preserve">classified as </w:t>
      </w:r>
      <w:r w:rsidRPr="00C70A26">
        <w:rPr>
          <w:i/>
        </w:rPr>
        <w:t>Burkholderiales</w:t>
      </w:r>
      <w:r w:rsidR="00C70A26">
        <w:t xml:space="preserve"> and</w:t>
      </w:r>
      <w:r>
        <w:t xml:space="preserve"> </w:t>
      </w:r>
      <w:r w:rsidRPr="00C70A26">
        <w:rPr>
          <w:i/>
        </w:rPr>
        <w:t>Rhizobiales</w:t>
      </w:r>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177" w:name="_i04nm0pk38zw" w:colFirst="0" w:colLast="0"/>
      <w:bookmarkEnd w:id="177"/>
      <w:r>
        <w:t xml:space="preserve">Using </w:t>
      </w:r>
      <w:r w:rsidR="00046BFF">
        <w:t>MAGs</w:t>
      </w:r>
      <w:r>
        <w:t xml:space="preserve"> to track population abundances</w:t>
      </w:r>
      <w:r w:rsidR="00046BFF">
        <w:t xml:space="preserve"> over </w:t>
      </w:r>
      <w:r>
        <w:t>t</w:t>
      </w:r>
      <w:r w:rsidR="00046BFF">
        <w:t>ime</w:t>
      </w:r>
    </w:p>
    <w:p w:rsidR="00EC7C8E" w:rsidRPr="00A649C9" w:rsidRDefault="00046BFF" w:rsidP="00EC7C8E">
      <w:pPr>
        <w:rPr>
          <w:ins w:id="178" w:author="Alexandra Linz" w:date="2018-09-20T11:04:00Z"/>
        </w:rPr>
      </w:pPr>
      <w:r>
        <w:tab/>
      </w:r>
      <w:ins w:id="179" w:author="Alexandra Linz" w:date="2018-09-20T10:46:00Z">
        <w:r w:rsidR="00282CFB">
          <w:t xml:space="preserve">Because our metagenomes comprise a time series, we can investigate potential changes in function over time using our MAGs and functional marker genes. </w:t>
        </w:r>
      </w:ins>
      <w:del w:id="180" w:author="Alexandra Linz" w:date="2018-09-20T10:46:00Z">
        <w:r w:rsidR="0074129B" w:rsidDel="00282CFB">
          <w:delText>O</w:delText>
        </w:r>
        <w:r w:rsidDel="00282CFB">
          <w:delText xml:space="preserve">ur metagenomes comprise a time series, </w:delText>
        </w:r>
        <w:r w:rsidR="0074129B" w:rsidDel="00282CFB">
          <w:delText xml:space="preserve">so </w:delText>
        </w:r>
        <w:r w:rsidDel="00282CFB">
          <w:delText xml:space="preserve">we can use MAG coverage and the number of marker gene hits as proxies for abundance over time. </w:delText>
        </w:r>
      </w:del>
      <w:ins w:id="181" w:author="Alexandra Linz" w:date="2018-09-20T10:46:00Z">
        <w:r w:rsidR="00282CFB">
          <w:t>W</w:t>
        </w:r>
      </w:ins>
      <w:del w:id="182" w:author="Alexandra Linz" w:date="2018-09-20T10:46:00Z">
        <w:r w:rsidDel="00282CFB">
          <w:delText xml:space="preserve">As an example, </w:delText>
        </w:r>
        <w:r w:rsidR="008E64BD" w:rsidDel="00282CFB">
          <w:delText>w</w:delText>
        </w:r>
      </w:del>
      <w:r w:rsidR="008E64BD">
        <w:t xml:space="preserve">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w:t>
      </w:r>
      <w:ins w:id="183" w:author="Alexandra Linz" w:date="2018-09-20T11:03:00Z">
        <w:r w:rsidR="00EC7C8E">
          <w:t xml:space="preserve">We compared read coverage-based abundance of the dominant </w:t>
        </w:r>
        <w:r w:rsidR="00EC7C8E">
          <w:rPr>
            <w:i/>
          </w:rPr>
          <w:t xml:space="preserve">Cyanobacteria </w:t>
        </w:r>
        <w:r w:rsidR="00EC7C8E">
          <w:t>MAG to the normalized number of BLAST hits in the metagenomes from abundant functional marker genes encoding nitrogenase subunits (</w:t>
        </w:r>
      </w:ins>
      <w:del w:id="184" w:author="Alexandra Linz" w:date="2018-09-20T11:02:00Z">
        <w:r w:rsidDel="00EC7C8E">
          <w:delText xml:space="preserve">Since our analysis of the diversity of MAGs containing nitrogenases showed a strong association between nitrogen fixation and </w:delText>
        </w:r>
        <w:r w:rsidRPr="00C70A26" w:rsidDel="00EC7C8E">
          <w:rPr>
            <w:i/>
          </w:rPr>
          <w:delText>Cyanobacteria</w:delText>
        </w:r>
        <w:r w:rsidDel="00EC7C8E">
          <w:delText xml:space="preserve"> </w:delText>
        </w:r>
        <w:r w:rsidR="0074129B" w:rsidDel="00EC7C8E">
          <w:delText>in</w:delText>
        </w:r>
        <w:r w:rsidDel="00EC7C8E">
          <w:delText xml:space="preserve"> Lake Mendota, we hypothesized that the number of hits to the most abundant marker genes encoding nitrogenase subunits over time would be correlated to the abundance of the </w:delText>
        </w:r>
        <w:r w:rsidR="0074129B" w:rsidDel="00EC7C8E">
          <w:delText>most abundant</w:delText>
        </w:r>
        <w:r w:rsidDel="00EC7C8E">
          <w:delText xml:space="preserve"> </w:delText>
        </w:r>
        <w:r w:rsidRPr="00C70A26" w:rsidDel="00EC7C8E">
          <w:rPr>
            <w:i/>
          </w:rPr>
          <w:delText>Cyanobacteria</w:delText>
        </w:r>
        <w:r w:rsidDel="00EC7C8E">
          <w:delText xml:space="preserve"> </w:delText>
        </w:r>
        <w:r w:rsidR="0074129B" w:rsidDel="00EC7C8E">
          <w:delText>MAG</w:delText>
        </w:r>
        <w:r w:rsidDel="00EC7C8E">
          <w:delText xml:space="preserve"> in each year (</w:delText>
        </w:r>
        <w:r w:rsidR="00CE56F8" w:rsidDel="00EC7C8E">
          <w:delText>Figure 4</w:delText>
        </w:r>
        <w:r w:rsidR="008E64BD" w:rsidDel="00EC7C8E">
          <w:delText>, F-J</w:delText>
        </w:r>
        <w:r w:rsidDel="00EC7C8E">
          <w:delText xml:space="preserve">). This hypothesis was partially supported. Two of the marker genes, </w:delText>
        </w:r>
      </w:del>
      <w:r>
        <w:t>TIGR1282</w:t>
      </w:r>
      <w:r w:rsidR="003D102A">
        <w:t xml:space="preserve"> (</w:t>
      </w:r>
      <w:r w:rsidR="003D102A" w:rsidRPr="003D102A">
        <w:rPr>
          <w:i/>
        </w:rPr>
        <w:t>nifD</w:t>
      </w:r>
      <w:ins w:id="185" w:author="Alexandra Linz" w:date="2018-09-20T11:03:00Z">
        <w:r w:rsidR="00EC7C8E">
          <w:t xml:space="preserve">), </w:t>
        </w:r>
      </w:ins>
      <w:del w:id="186" w:author="Alexandra Linz" w:date="2018-09-20T11:03:00Z">
        <w:r w:rsidR="003D102A" w:rsidDel="00EC7C8E">
          <w:delText>)</w:delText>
        </w:r>
        <w:r w:rsidDel="00EC7C8E">
          <w:delText xml:space="preserve"> and</w:delText>
        </w:r>
      </w:del>
      <w:r>
        <w:t xml:space="preserve"> TIGR1286</w:t>
      </w:r>
      <w:r w:rsidR="003D102A">
        <w:t xml:space="preserve"> (</w:t>
      </w:r>
      <w:r w:rsidR="003D102A" w:rsidRPr="003D102A">
        <w:rPr>
          <w:i/>
        </w:rPr>
        <w:t>nifK</w:t>
      </w:r>
      <w:r w:rsidR="003D102A">
        <w:t xml:space="preserve"> specific for molybdenum-iron nitrogenase)</w:t>
      </w:r>
      <w:r>
        <w:t xml:space="preserve">, </w:t>
      </w:r>
      <w:del w:id="187" w:author="Alexandra Linz" w:date="2018-09-20T11:03:00Z">
        <w:r w:rsidDel="00EC7C8E">
          <w:delText xml:space="preserve">correlated with </w:delText>
        </w:r>
        <w:r w:rsidR="000640AD" w:rsidDel="00EC7C8E">
          <w:delText xml:space="preserve">the </w:delText>
        </w:r>
        <w:r w:rsidRPr="00C70A26" w:rsidDel="00EC7C8E">
          <w:rPr>
            <w:i/>
          </w:rPr>
          <w:delText>Cyanobacteria</w:delText>
        </w:r>
        <w:r w:rsidDel="00EC7C8E">
          <w:delText xml:space="preserve"> MAG </w:delText>
        </w:r>
        <w:r w:rsidR="000640AD" w:rsidDel="00EC7C8E">
          <w:delText>abundance</w:delText>
        </w:r>
        <w:r w:rsidR="0074129B" w:rsidDel="00EC7C8E">
          <w:delText xml:space="preserve"> </w:delText>
        </w:r>
        <w:r w:rsidDel="00EC7C8E">
          <w:delText xml:space="preserve">more frequently than the third, </w:delText>
        </w:r>
      </w:del>
      <w:ins w:id="188" w:author="Alexandra Linz" w:date="2018-09-20T11:03:00Z">
        <w:r w:rsidR="00EC7C8E">
          <w:t xml:space="preserve">and </w:t>
        </w:r>
      </w:ins>
      <w:r>
        <w:t>TIGR1287</w:t>
      </w:r>
      <w:r w:rsidR="003D102A">
        <w:t xml:space="preserve"> (</w:t>
      </w:r>
      <w:r w:rsidR="003D102A">
        <w:rPr>
          <w:i/>
        </w:rPr>
        <w:t xml:space="preserve">nifH, </w:t>
      </w:r>
      <w:r w:rsidR="003D102A">
        <w:t>common among different types of nitrogenases)</w:t>
      </w:r>
      <w:r>
        <w:t xml:space="preserve">. </w:t>
      </w:r>
      <w:ins w:id="189" w:author="Alexandra Linz" w:date="2018-09-20T11:04:00Z">
        <w:r w:rsidR="00EC7C8E">
          <w:t xml:space="preserve">We detected significant correlations (p &lt; 0.05) between MAG abundance and nitrogen fixation marker genes in 2008, 2011, and 2012. In these years, the dominant </w:t>
        </w:r>
        <w:r w:rsidR="00EC7C8E">
          <w:rPr>
            <w:i/>
          </w:rPr>
          <w:t xml:space="preserve">Cyanobacteria </w:t>
        </w:r>
        <w:r w:rsidR="00EC7C8E">
          <w:t>MAGs were predicted</w:t>
        </w:r>
      </w:ins>
      <w:ins w:id="190" w:author="Alexandra Linz" w:date="2018-09-20T11:10:00Z">
        <w:r w:rsidR="007F46A1">
          <w:t xml:space="preserve"> to</w:t>
        </w:r>
      </w:ins>
      <w:ins w:id="191" w:author="Alexandra Linz" w:date="2018-09-20T11:04:00Z">
        <w:r w:rsidR="00EC7C8E">
          <w:t xml:space="preserve"> fix nitrogen based on gene content, while the dominant MAGs in 2009 and 2010 were not predicted to fix nitrogen. The numbers of hits for the nitrogenase marker genes in 2009 and 2010 were an order of magnitude lower than the numbers of hits in 2008 and 2012. While genome incompleteness precludes us from concluding that the </w:t>
        </w:r>
        <w:r w:rsidR="00EC7C8E">
          <w:lastRenderedPageBreak/>
          <w:t xml:space="preserve">potential for nitrogen fixation in Lake Mendota based on metagenomic gene content was lower in 2009 and 2010 because the dominant </w:t>
        </w:r>
        <w:r w:rsidR="00EC7C8E">
          <w:rPr>
            <w:i/>
          </w:rPr>
          <w:t xml:space="preserve">Cyanobacteria </w:t>
        </w:r>
        <w:r w:rsidR="007F46A1">
          <w:t>populations were not diazotroph</w:t>
        </w:r>
      </w:ins>
      <w:ins w:id="192" w:author="Alexandra Linz" w:date="2018-09-20T11:10:00Z">
        <w:r w:rsidR="007F46A1">
          <w:t>ic</w:t>
        </w:r>
      </w:ins>
      <w:ins w:id="193" w:author="Alexandra Linz" w:date="2018-09-20T11:04:00Z">
        <w:r w:rsidR="00EC7C8E">
          <w:t xml:space="preserve">, it does suggest a strong link between </w:t>
        </w:r>
        <w:r w:rsidR="00EC7C8E">
          <w:rPr>
            <w:i/>
          </w:rPr>
          <w:t>Cyanobacteria</w:t>
        </w:r>
        <w:r w:rsidR="00EC7C8E">
          <w:t xml:space="preserve"> population dynamics</w:t>
        </w:r>
        <w:r w:rsidR="00EC7C8E">
          <w:rPr>
            <w:i/>
          </w:rPr>
          <w:t xml:space="preserve"> </w:t>
        </w:r>
        <w:r w:rsidR="00EC7C8E">
          <w:t>and nitrogen fixation in this ecosystem.</w:t>
        </w:r>
      </w:ins>
    </w:p>
    <w:p w:rsidR="008853A5" w:rsidRDefault="00046BFF" w:rsidP="00DC3B2C">
      <w:del w:id="194" w:author="Alexandra Linz" w:date="2018-09-20T11:04:00Z">
        <w:r w:rsidDel="00EC7C8E">
          <w:delText xml:space="preserve">Significant correlations (p &lt; 0.05) were only detected in 2008, 2011, and 2012. The strength of these correlations suggests that in three out of the five years in our Lake Mendota time series, a single </w:delText>
        </w:r>
        <w:r w:rsidRPr="00C70A26" w:rsidDel="00EC7C8E">
          <w:rPr>
            <w:i/>
          </w:rPr>
          <w:delText>Cyanobacteria</w:delText>
        </w:r>
        <w:r w:rsidDel="00EC7C8E">
          <w:delText xml:space="preserve"> population produced most genes encoding nitrogenase subunits. In the other two years, it is possible that other diazotrophic populations were more abundant, or that the nitrogenase subunits were derived from populations that did not assemble in</w:delText>
        </w:r>
        <w:r w:rsidR="0074129B" w:rsidDel="00EC7C8E">
          <w:delText>to MAGs</w:delText>
        </w:r>
        <w:r w:rsidDel="00EC7C8E">
          <w:delText xml:space="preserve">. These two years were also unusual in our time series - in 2008, extreme flooding events led to large </w:delText>
        </w:r>
        <w:r w:rsidRPr="00C70A26" w:rsidDel="00EC7C8E">
          <w:rPr>
            <w:i/>
          </w:rPr>
          <w:delText>Cyanobacteria</w:delText>
        </w:r>
        <w:r w:rsidDel="00EC7C8E">
          <w:delText xml:space="preserve"> blooms</w:delText>
        </w:r>
        <w:r w:rsidR="008E64BD" w:rsidDel="00EC7C8E">
          <w:delText xml:space="preserve"> </w:delText>
        </w:r>
        <w:r w:rsidR="008E64BD" w:rsidDel="00EC7C8E">
          <w:fldChar w:fldCharType="begin" w:fldLock="1"/>
        </w:r>
        <w:r w:rsidR="00AA5B67" w:rsidRPr="00EC7C8E" w:rsidDel="00EC7C8E">
          <w:del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w:delInstrText>
        </w:r>
        <w:r w:rsidR="00AA5B67" w:rsidRPr="007F46A1" w:rsidDel="00EC7C8E">
          <w:delInstrText>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delInstrText>
        </w:r>
        <w:r w:rsidR="008E64BD" w:rsidDel="00EC7C8E">
          <w:fldChar w:fldCharType="separate"/>
        </w:r>
        <w:r w:rsidR="008E64BD" w:rsidRPr="00EC7C8E" w:rsidDel="00EC7C8E">
          <w:rPr>
            <w:noProof/>
          </w:rPr>
          <w:delText>(Beversdorf et al., 2015)</w:delText>
        </w:r>
        <w:r w:rsidR="008E64BD" w:rsidDel="00EC7C8E">
          <w:fldChar w:fldCharType="end"/>
        </w:r>
        <w:r w:rsidDel="00EC7C8E">
          <w:delText xml:space="preserve"> and in 2009, the invasive spiny water flea </w:delText>
        </w:r>
        <w:r w:rsidR="0074129B" w:rsidDel="00EC7C8E">
          <w:delText>population drastically increased</w:delText>
        </w:r>
        <w:r w:rsidDel="00EC7C8E">
          <w:delText xml:space="preserve"> in Lake Mendota </w:delText>
        </w:r>
        <w:r w:rsidR="008E64BD" w:rsidDel="00EC7C8E">
          <w:fldChar w:fldCharType="begin" w:fldLock="1"/>
        </w:r>
        <w:r w:rsidR="0074129B" w:rsidDel="00EC7C8E">
          <w:del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delInstrText>
        </w:r>
        <w:r w:rsidR="008E64BD" w:rsidDel="00EC7C8E">
          <w:fldChar w:fldCharType="separate"/>
        </w:r>
        <w:r w:rsidR="0074129B" w:rsidRPr="0074129B" w:rsidDel="00EC7C8E">
          <w:rPr>
            <w:noProof/>
          </w:rPr>
          <w:delText>(Walsh, Munoz &amp; Vander Zanden, 2016)</w:delText>
        </w:r>
        <w:r w:rsidR="008E64BD" w:rsidDel="00EC7C8E">
          <w:fldChar w:fldCharType="end"/>
        </w:r>
        <w:r w:rsidR="000640AD" w:rsidDel="00EC7C8E">
          <w:delText>.</w:delText>
        </w:r>
        <w:r w:rsidDel="00EC7C8E">
          <w:delText xml:space="preserve"> Still, our time series analysis demonstrates the utility of our datasets in linking metabolic function to specific taxonomic groups.</w:delText>
        </w:r>
      </w:del>
    </w:p>
    <w:p w:rsidR="008853A5" w:rsidRDefault="00046BFF" w:rsidP="00DC3B2C">
      <w:pPr>
        <w:pStyle w:val="Heading2"/>
      </w:pPr>
      <w:bookmarkStart w:id="195" w:name="_gjdgxs" w:colFirst="0" w:colLast="0"/>
      <w:bookmarkEnd w:id="195"/>
      <w:r>
        <w:t>Conclusions</w:t>
      </w:r>
    </w:p>
    <w:p w:rsidR="008853A5" w:rsidRDefault="00046BFF" w:rsidP="00DC3B2C">
      <w:pPr>
        <w:ind w:firstLine="720"/>
      </w:pPr>
      <w:r>
        <w:t>Our analysis of functional marker genes indicated</w:t>
      </w:r>
      <w:ins w:id="196" w:author="Alexandra Linz" w:date="2018-09-20T11:57:00Z">
        <w:r w:rsidR="00004F6F">
          <w:t xml:space="preserve"> potentially</w:t>
        </w:r>
      </w:ins>
      <w:r>
        <w:t xml:space="preserve">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found that phototrophy, carbon fixation, and nitrogen fixation </w:t>
      </w:r>
      <w:r w:rsidR="0074129B">
        <w:t>co-occurred within</w:t>
      </w:r>
      <w:r>
        <w:t xml:space="preserve"> the abundant phototrophs </w:t>
      </w:r>
      <w:r w:rsidRPr="00C70A26">
        <w:rPr>
          <w:i/>
        </w:rPr>
        <w:t>Cyanobacteria</w:t>
      </w:r>
      <w:r>
        <w:t xml:space="preserve"> in Lake Mendota and </w:t>
      </w:r>
      <w:r w:rsidRPr="00C70A26">
        <w:rPr>
          <w:i/>
        </w:rPr>
        <w:t>Chlorobiales</w:t>
      </w:r>
      <w:r>
        <w:t xml:space="preserve"> in Trout Bog. In Lake Mendota, nitrogen fixation was </w:t>
      </w:r>
      <w:r w:rsidR="0074129B">
        <w:t xml:space="preserve">predominantly </w:t>
      </w:r>
      <w:r>
        <w:t>associated with</w:t>
      </w:r>
      <w:r w:rsidRPr="00C70A26">
        <w:rPr>
          <w:i/>
        </w:rPr>
        <w:t xml:space="preserve"> Cyanobacteria</w:t>
      </w:r>
      <w:r>
        <w:t xml:space="preserve">, </w:t>
      </w:r>
      <w:r w:rsidR="00C70A26">
        <w:t xml:space="preserve">but </w:t>
      </w:r>
      <w:r w:rsidR="0074129B">
        <w:t>it was not associated with any particular taxon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197" w:name="_m6606topfmb" w:colFirst="0" w:colLast="0"/>
      <w:bookmarkEnd w:id="197"/>
      <w:r>
        <w:lastRenderedPageBreak/>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Del="003B25A9" w:rsidRDefault="000640AD" w:rsidP="0069102D">
      <w:pPr>
        <w:ind w:firstLine="720"/>
        <w:rPr>
          <w:del w:id="198" w:author="Alexandra Linz" w:date="2018-09-24T15:10:00Z"/>
        </w:rPr>
      </w:pPr>
      <w:del w:id="199" w:author="Alexandra Linz" w:date="2018-09-24T15:10:00Z">
        <w:r w:rsidDel="003B25A9">
          <w:delText xml:space="preserve">We thank the Joint Genome Institute for supporting this work through the Community Sequencing Program (CSP 394), performing the bioinformatics, and providing technical support. </w:delText>
        </w:r>
        <w:r w:rsidR="0069102D" w:rsidDel="003B25A9">
          <w:delText xml:space="preserve">The work conducted by the U.S. Department of Energy Joint Genome Institute, a DOE Office of Science User Facility, is supported by the Office of Science of the U.S. Department of Energy under Contract No. DE-AC02-05CH11231. </w:delText>
        </w:r>
        <w:r w:rsidR="008E64BD" w:rsidRPr="008E64BD" w:rsidDel="003B25A9">
          <w:delText>K.D.M. acknowledges funding from the United States National Science Foundation Microbial Observatories program (MCB-0702395), the Long Term Ecological Research Program (NTL-LTER DEB- 1440297), and an INSPIRE award (DEB-1344254).</w:delText>
        </w:r>
        <w:r w:rsidR="008E64BD" w:rsidDel="003B25A9">
          <w:delText xml:space="preserve"> A.M.L. </w:delText>
        </w:r>
        <w:r w:rsidR="0047621E" w:rsidDel="003B25A9">
          <w:delText xml:space="preserve">was </w:delText>
        </w:r>
        <w:r w:rsidR="008E64BD" w:rsidDel="003B25A9">
          <w:delText>supported by a pre-doctoral fellowship provided by the University of Wisconsin – Madison Department of Bacteriology</w:delText>
        </w:r>
        <w:r w:rsidR="0047621E" w:rsidDel="003B25A9">
          <w:delText xml:space="preserve"> and </w:delText>
        </w:r>
        <w:r w:rsidR="0047621E" w:rsidRPr="0047621E" w:rsidDel="003B25A9">
          <w:delText>by the National Science Foundation Graduate Research Fellowship Program under grant no. DGE-1256259</w:delText>
        </w:r>
        <w:r w:rsidR="0047621E" w:rsidDel="003B25A9">
          <w:delText xml:space="preserve"> during this research</w:delText>
        </w:r>
        <w:r w:rsidR="008E64BD" w:rsidDel="003B25A9">
          <w:delText>.</w:delText>
        </w:r>
        <w:r w:rsidR="00C160CB" w:rsidDel="003B25A9">
          <w:delText xml:space="preserve"> </w:delText>
        </w:r>
        <w:r w:rsidR="00204AC0" w:rsidDel="003B25A9">
          <w:delText>This material is also based upon work that supported by the National Institute of Food and Agriculture, U.S. Department of Agriculture (Hatch Project 1002996).</w:delText>
        </w:r>
      </w:del>
    </w:p>
    <w:p w:rsidR="008853A5" w:rsidRDefault="00046BFF" w:rsidP="00B44E2D">
      <w:pPr>
        <w:pStyle w:val="Heading1"/>
      </w:pPr>
      <w:bookmarkStart w:id="200" w:name="_10g0eg7e0hhu" w:colFirst="0" w:colLast="0"/>
      <w:bookmarkEnd w:id="200"/>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epilimnia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w:t>
      </w:r>
      <w:r>
        <w:rPr>
          <w:color w:val="000000"/>
        </w:rPr>
        <w:lastRenderedPageBreak/>
        <w:t>metabolic processes involved in carbon, nitrogen, and sulfur cycling.</w:t>
      </w:r>
      <w:r w:rsidR="0069102D">
        <w:rPr>
          <w:color w:val="000000"/>
        </w:rPr>
        <w:t xml:space="preserve"> </w:t>
      </w:r>
      <w:ins w:id="201" w:author="Alexandra Linz" w:date="2018-09-24T15:11:00Z">
        <w:r w:rsidR="003B25A9">
          <w:rPr>
            <w:color w:val="000000"/>
          </w:rPr>
          <w:t>P</w:t>
        </w:r>
      </w:ins>
      <w:del w:id="202" w:author="Alexandra Linz" w:date="2018-09-24T15:11:00Z">
        <w:r w:rsidR="0069102D" w:rsidDel="003B25A9">
          <w:rPr>
            <w:color w:val="000000"/>
          </w:rPr>
          <w:delText>LEfSe results for each gene are available in Data S3, and p</w:delText>
        </w:r>
      </w:del>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CAZyme annotations using dbCAN</w:t>
      </w:r>
      <w:ins w:id="203" w:author="Alexandra Linz" w:date="2018-09-24T15:11:00Z">
        <w:r w:rsidR="003B25A9">
          <w:rPr>
            <w:color w:val="000000"/>
          </w:rPr>
          <w:t>2</w:t>
        </w:r>
      </w:ins>
      <w:r>
        <w:rPr>
          <w:color w:val="000000"/>
        </w:rPr>
        <w:t xml:space="preserve">. </w:t>
      </w:r>
      <w:r w:rsidR="003D102A">
        <w:rPr>
          <w:color w:val="000000"/>
        </w:rPr>
        <w:t>GH</w:t>
      </w:r>
      <w:r>
        <w:rPr>
          <w:color w:val="000000"/>
        </w:rPr>
        <w:t xml:space="preserve"> coding density was calculated for each MAG and averaged by order and lake</w:t>
      </w:r>
      <w:del w:id="204" w:author="Alexandra Linz" w:date="2018-09-24T15:12:00Z">
        <w:r w:rsidDel="003B25A9">
          <w:rPr>
            <w:color w:val="000000"/>
          </w:rPr>
          <w:delText xml:space="preserve"> (A)</w:delText>
        </w:r>
      </w:del>
      <w:r>
        <w:rPr>
          <w:color w:val="000000"/>
        </w:rPr>
        <w:t>.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w:t>
      </w:r>
      <w:del w:id="205" w:author="Alexandra Linz" w:date="2018-09-24T15:12:00Z">
        <w:r w:rsidDel="003B25A9">
          <w:rPr>
            <w:color w:val="000000"/>
          </w:rPr>
          <w:delText>38</w:delText>
        </w:r>
      </w:del>
      <w:ins w:id="206" w:author="Alexandra Linz" w:date="2018-09-24T15:12:00Z">
        <w:r w:rsidR="003B25A9">
          <w:rPr>
            <w:color w:val="000000"/>
          </w:rPr>
          <w:t>92</w:t>
        </w:r>
      </w:ins>
      <w:r>
        <w:rPr>
          <w:color w:val="000000"/>
        </w:rPr>
        <w:t xml:space="preserve">, p </w:t>
      </w:r>
      <w:ins w:id="207" w:author="Alexandra Linz" w:date="2018-09-24T15:26:00Z">
        <w:r w:rsidR="006F4AD1">
          <w:rPr>
            <w:color w:val="000000"/>
          </w:rPr>
          <w:t>&lt;</w:t>
        </w:r>
      </w:ins>
      <w:del w:id="208" w:author="Alexandra Linz" w:date="2018-09-24T15:26:00Z">
        <w:r w:rsidDel="006F4AD1">
          <w:rPr>
            <w:color w:val="000000"/>
          </w:rPr>
          <w:delText>=</w:delText>
        </w:r>
      </w:del>
      <w:r>
        <w:rPr>
          <w:color w:val="000000"/>
        </w:rPr>
        <w:t xml:space="preserve"> </w:t>
      </w:r>
      <w:ins w:id="209" w:author="Alexandra Linz" w:date="2018-09-24T15:12:00Z">
        <w:r w:rsidR="003B25A9">
          <w:rPr>
            <w:color w:val="000000"/>
          </w:rPr>
          <w:t>2.2</w:t>
        </w:r>
      </w:ins>
      <w:del w:id="210" w:author="Alexandra Linz" w:date="2018-09-24T15:12:00Z">
        <w:r w:rsidDel="003B25A9">
          <w:rPr>
            <w:color w:val="000000"/>
          </w:rPr>
          <w:delText>4.5</w:delText>
        </w:r>
      </w:del>
      <w:r>
        <w:rPr>
          <w:color w:val="000000"/>
        </w:rPr>
        <w:t>x10</w:t>
      </w:r>
      <w:r w:rsidRPr="003B25A9">
        <w:rPr>
          <w:color w:val="000000"/>
          <w:vertAlign w:val="superscript"/>
          <w:rPrChange w:id="211" w:author="Alexandra Linz" w:date="2018-09-24T15:12:00Z">
            <w:rPr>
              <w:color w:val="000000"/>
            </w:rPr>
          </w:rPrChange>
        </w:rPr>
        <w:t>-</w:t>
      </w:r>
      <w:ins w:id="212" w:author="Alexandra Linz" w:date="2018-09-24T15:12:00Z">
        <w:r w:rsidR="003B25A9" w:rsidRPr="003B25A9">
          <w:rPr>
            <w:color w:val="000000"/>
            <w:vertAlign w:val="superscript"/>
            <w:rPrChange w:id="213" w:author="Alexandra Linz" w:date="2018-09-24T15:12:00Z">
              <w:rPr>
                <w:color w:val="000000"/>
              </w:rPr>
            </w:rPrChange>
          </w:rPr>
          <w:t>16</w:t>
        </w:r>
      </w:ins>
      <w:del w:id="214" w:author="Alexandra Linz" w:date="2018-09-24T15:12:00Z">
        <w:r w:rsidDel="003B25A9">
          <w:rPr>
            <w:color w:val="000000"/>
          </w:rPr>
          <w:delText>8</w:delText>
        </w:r>
      </w:del>
      <w:r>
        <w:rPr>
          <w:color w:val="000000"/>
        </w:rPr>
        <w:t xml:space="preserve">). </w:t>
      </w:r>
      <w:del w:id="215" w:author="Alexandra Linz" w:date="2018-09-24T15:12:00Z">
        <w:r w:rsidDel="003B25A9">
          <w:rPr>
            <w:color w:val="000000"/>
          </w:rPr>
          <w:delText>Within MAGs with high glycoside hydrolase density, three families appeared most frequently - GH74,</w:delText>
        </w:r>
        <w:r w:rsidR="003D102A" w:rsidDel="003B25A9">
          <w:rPr>
            <w:color w:val="000000"/>
          </w:rPr>
          <w:delText xml:space="preserve"> </w:delText>
        </w:r>
        <w:r w:rsidDel="003B25A9">
          <w:rPr>
            <w:color w:val="000000"/>
          </w:rPr>
          <w:delText>GH109, and GH23,</w:delText>
        </w:r>
        <w:r w:rsidR="003D102A" w:rsidDel="003B25A9">
          <w:rPr>
            <w:color w:val="000000"/>
          </w:rPr>
          <w:delText xml:space="preserve"> although these abundances may be method-dependent (He et al., 2017)</w:delText>
        </w:r>
        <w:r w:rsidDel="003B25A9">
          <w:rPr>
            <w:color w:val="000000"/>
          </w:rPr>
          <w:delText xml:space="preserve"> (B-D). </w:delText>
        </w:r>
        <w:r w:rsidR="003D102A" w:rsidRPr="00C72B55" w:rsidDel="003B25A9">
          <w:rPr>
            <w:i/>
            <w:color w:val="000000"/>
          </w:rPr>
          <w:delText xml:space="preserve"> </w:delText>
        </w:r>
        <w:r w:rsidR="00CC5549" w:rsidRPr="00C72B55" w:rsidDel="003B25A9">
          <w:rPr>
            <w:i/>
            <w:color w:val="000000"/>
          </w:rPr>
          <w:delText xml:space="preserve">Proteobacteria </w:delText>
        </w:r>
        <w:r w:rsidR="00CC5549" w:rsidDel="003B25A9">
          <w:rPr>
            <w:color w:val="000000"/>
          </w:rPr>
          <w:delText>was split into classes due to the high diversity of this phylum.</w:delText>
        </w:r>
      </w:del>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ins w:id="216" w:author="Alexandra Linz" w:date="2018-09-20T11:12:00Z">
        <w:r w:rsidR="007F46A1">
          <w:rPr>
            <w:color w:val="000000"/>
          </w:rPr>
          <w:t xml:space="preserve">To investigate potential functional changes over time in Lake Mendota, we compared the abundances of </w:t>
        </w:r>
        <w:r w:rsidR="007F46A1" w:rsidRPr="00803A2E">
          <w:rPr>
            <w:i/>
            <w:color w:val="000000"/>
          </w:rPr>
          <w:t>Cyanobacteria</w:t>
        </w:r>
        <w:r w:rsidR="007F46A1">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7F46A1" w:rsidRPr="00803A2E">
          <w:rPr>
            <w:i/>
            <w:color w:val="000000"/>
          </w:rPr>
          <w:t>Cyanobacteria</w:t>
        </w:r>
        <w:r w:rsidR="007F46A1">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w:t>
        </w:r>
      </w:ins>
      <w:ins w:id="217" w:author="Alexandra Linz" w:date="2018-09-20T11:16:00Z">
        <w:r w:rsidR="007F46A1">
          <w:rPr>
            <w:color w:val="000000"/>
          </w:rPr>
          <w:t xml:space="preserve">significant </w:t>
        </w:r>
      </w:ins>
      <w:ins w:id="218" w:author="Alexandra Linz" w:date="2018-09-20T11:12:00Z">
        <w:r w:rsidR="007F46A1">
          <w:rPr>
            <w:color w:val="000000"/>
          </w:rPr>
          <w:t xml:space="preserve">correlation, the dominant MAG did not contain genes indicative of the nitrogen fixation pathway. This suggests that </w:t>
        </w:r>
        <w:r w:rsidR="007F46A1" w:rsidRPr="00803A2E">
          <w:rPr>
            <w:i/>
            <w:color w:val="000000"/>
          </w:rPr>
          <w:t xml:space="preserve">Cyanobacteria </w:t>
        </w:r>
        <w:r w:rsidR="007F46A1">
          <w:rPr>
            <w:color w:val="000000"/>
          </w:rPr>
          <w:t>dynamics may be linked to the potential for nitrogen fixation in Lake Mendota.</w:t>
        </w:r>
      </w:ins>
      <w:del w:id="219" w:author="Alexandra Linz" w:date="2018-09-20T11:12:00Z">
        <w:r w:rsidR="005F1EC7" w:rsidDel="007F46A1">
          <w:rPr>
            <w:color w:val="000000"/>
          </w:rPr>
          <w:delTex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delText>
        </w:r>
        <w:r w:rsidR="005F1EC7" w:rsidRPr="00C72B55" w:rsidDel="007F46A1">
          <w:rPr>
            <w:i/>
            <w:color w:val="000000"/>
          </w:rPr>
          <w:delText>Cyanobacteria</w:delText>
        </w:r>
        <w:r w:rsidR="005F1EC7" w:rsidDel="007F46A1">
          <w:rPr>
            <w:color w:val="000000"/>
          </w:rPr>
          <w:delTex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delText>
        </w:r>
      </w:del>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9">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pPr>
        <w:spacing w:line="240" w:lineRule="auto"/>
      </w:pPr>
      <w:r w:rsidRPr="005F1EC7">
        <w:rPr>
          <w:b/>
          <w:color w:val="000000"/>
        </w:rPr>
        <w:lastRenderedPageBreak/>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del w:id="220" w:author="Alexandra Linz" w:date="2018-09-24T15:13:00Z">
        <w:r w:rsidRPr="005F1EC7" w:rsidDel="003B25A9">
          <w:rPr>
            <w:b/>
            <w:color w:val="000000"/>
          </w:rPr>
          <w:delText>Data S3. Results of LEfSe analysis on functional marker genes</w:delText>
        </w:r>
        <w:r w:rsidDel="003B25A9">
          <w:rPr>
            <w:color w:val="000000"/>
          </w:rPr>
          <w:delText>. The program LEfSe was used to detect significant differences in gene content between our study sites. The distinguish feature of LEfSe, the LDA effect score, is listed for each marker gene in this dataset.</w:delText>
        </w:r>
      </w:del>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w:t>
      </w:r>
      <w:ins w:id="221" w:author="Alexandra Linz" w:date="2018-09-24T15:14:00Z">
        <w:r w:rsidR="003B25A9">
          <w:rPr>
            <w:b/>
          </w:rPr>
          <w:t>3</w:t>
        </w:r>
      </w:ins>
      <w:del w:id="222" w:author="Alexandra Linz" w:date="2018-09-24T15:14:00Z">
        <w:r w:rsidRPr="00AC3224" w:rsidDel="003B25A9">
          <w:rPr>
            <w:b/>
          </w:rPr>
          <w:delText>4</w:delText>
        </w:r>
      </w:del>
      <w:r w:rsidRPr="00AC3224">
        <w:rPr>
          <w:b/>
        </w:rPr>
        <w:t xml:space="preserve">.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Data S</w:t>
      </w:r>
      <w:ins w:id="223" w:author="Alexandra Linz" w:date="2018-09-24T15:14:00Z">
        <w:r w:rsidR="003B25A9">
          <w:rPr>
            <w:b/>
          </w:rPr>
          <w:t>4</w:t>
        </w:r>
      </w:ins>
      <w:del w:id="224" w:author="Alexandra Linz" w:date="2018-09-24T15:14:00Z">
        <w:r w:rsidRPr="00AC3224" w:rsidDel="003B25A9">
          <w:rPr>
            <w:b/>
          </w:rPr>
          <w:delText>5</w:delText>
        </w:r>
      </w:del>
      <w:r w:rsidRPr="00AC3224">
        <w:rPr>
          <w:b/>
        </w:rPr>
        <w:t xml:space="preserve">. </w:t>
      </w:r>
      <w:r w:rsidR="00326033" w:rsidRPr="00AC3224">
        <w:rPr>
          <w:b/>
        </w:rPr>
        <w:t>16S</w:t>
      </w:r>
      <w:ins w:id="225" w:author="Alexandra Linz" w:date="2018-09-24T15:14:00Z">
        <w:r w:rsidR="003B25A9">
          <w:rPr>
            <w:b/>
          </w:rPr>
          <w:t xml:space="preserve"> gene</w:t>
        </w:r>
      </w:ins>
      <w:r w:rsidR="00326033" w:rsidRPr="00AC3224">
        <w:rPr>
          <w:b/>
        </w:rPr>
        <w:t xml:space="preserve">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rPr>
          <w:ins w:id="226" w:author="Alexandra Linz" w:date="2018-09-24T15:15:00Z"/>
          <w:color w:val="000000"/>
        </w:rPr>
      </w:pPr>
      <w:r w:rsidRPr="00AC3224">
        <w:rPr>
          <w:b/>
        </w:rPr>
        <w:t>Figure S1. Tree of diversity and nitrogen fixation in our MAGs</w:t>
      </w:r>
      <w:r>
        <w:t xml:space="preserve">. </w:t>
      </w:r>
      <w:r>
        <w:rPr>
          <w:color w:val="000000"/>
        </w:rPr>
        <w:t>To visualize the diversity of our MAGs, phylogenetic marker genes were extracted from each MAG and aligned using Phylosift. An approximate maximum-likelihood tree based on these alignments was constructed using FastTree. The potential for nitrogen fixation based on gene content is indicated on the branch tips.</w:t>
      </w:r>
    </w:p>
    <w:p w:rsidR="003B25A9" w:rsidRDefault="003B25A9" w:rsidP="003B25A9">
      <w:pPr>
        <w:spacing w:line="240" w:lineRule="auto"/>
        <w:rPr>
          <w:ins w:id="227" w:author="Alexandra Linz" w:date="2018-09-24T15:15:00Z"/>
          <w:color w:val="000000"/>
        </w:rPr>
        <w:pPrChange w:id="228" w:author="Alexandra Linz" w:date="2018-09-24T15:15:00Z">
          <w:pPr/>
        </w:pPrChange>
      </w:pPr>
      <w:ins w:id="229" w:author="Alexandra Linz" w:date="2018-09-24T15:15:00Z">
        <w:r w:rsidRPr="00326033">
          <w:rPr>
            <w:b/>
          </w:rPr>
          <w:t>Figure S2.</w:t>
        </w:r>
        <w:r>
          <w:t xml:space="preserve"> </w:t>
        </w:r>
        <w:r w:rsidRPr="00EC0B3F">
          <w:rPr>
            <w:b/>
            <w:color w:val="000000"/>
          </w:rPr>
          <w:t>Abundance of phyla by MAG read coverage.</w:t>
        </w:r>
        <w:r>
          <w:rPr>
            <w:b/>
            <w:color w:val="000000"/>
          </w:rPr>
          <w:t xml:space="preserve"> </w:t>
        </w:r>
        <w:r>
          <w:rPr>
            <w:color w:val="000000"/>
          </w:rPr>
          <w:t xml:space="preserve">We used read coverage normalized by MAG and metagenome size to approximate the abundance of our MAGs. MAGs were recovered from diverse freshwater phyla. The abundances of phyla represented by MAGs differed by lake and layer. MAGs were classified using Phylosift, and </w:t>
        </w:r>
        <w:r w:rsidRPr="00C72B55">
          <w:rPr>
            <w:i/>
            <w:color w:val="000000"/>
          </w:rPr>
          <w:t>Proteobacteria</w:t>
        </w:r>
        <w:r>
          <w:rPr>
            <w:color w:val="000000"/>
          </w:rPr>
          <w:t xml:space="preserve"> was split into classes due to the high diversity of this phylum. </w:t>
        </w:r>
      </w:ins>
    </w:p>
    <w:p w:rsidR="003B25A9" w:rsidRDefault="003B25A9" w:rsidP="003B25A9">
      <w:pPr>
        <w:spacing w:line="240" w:lineRule="auto"/>
        <w:rPr>
          <w:ins w:id="230" w:author="Alexandra Linz" w:date="2018-09-24T15:15:00Z"/>
          <w:color w:val="000000"/>
        </w:rPr>
        <w:pPrChange w:id="231" w:author="Alexandra Linz" w:date="2018-09-24T15:15:00Z">
          <w:pPr/>
        </w:pPrChange>
      </w:pPr>
      <w:ins w:id="232" w:author="Alexandra Linz" w:date="2018-09-24T15:15:00Z">
        <w:r w:rsidRPr="00EC0B3F">
          <w:rPr>
            <w:b/>
            <w:color w:val="000000"/>
          </w:rPr>
          <w:t xml:space="preserve">Figure S3. </w:t>
        </w:r>
        <w:r>
          <w:rPr>
            <w:b/>
            <w:bCs/>
            <w:color w:val="000000"/>
          </w:rPr>
          <w:t xml:space="preserve">16S rRNA gene amplicon results. </w:t>
        </w:r>
        <w:r>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w:t>
        </w:r>
      </w:ins>
    </w:p>
    <w:p w:rsidR="003B25A9" w:rsidRDefault="003B25A9" w:rsidP="00876143">
      <w:pPr>
        <w:pStyle w:val="NormalWeb"/>
        <w:spacing w:before="0" w:beforeAutospacing="0" w:after="160" w:afterAutospacing="0"/>
      </w:pPr>
    </w:p>
    <w:p w:rsidR="00326033" w:rsidDel="003B25A9" w:rsidRDefault="00326033" w:rsidP="00B44E2D">
      <w:pPr>
        <w:spacing w:line="240" w:lineRule="auto"/>
        <w:rPr>
          <w:del w:id="233" w:author="Alexandra Linz" w:date="2018-09-24T15:15:00Z"/>
        </w:rPr>
      </w:pPr>
      <w:del w:id="234" w:author="Alexandra Linz" w:date="2018-09-24T15:15:00Z">
        <w:r w:rsidRPr="00326033" w:rsidDel="003B25A9">
          <w:rPr>
            <w:b/>
          </w:rPr>
          <w:delText>Figure S2.</w:delText>
        </w:r>
        <w:r w:rsidDel="003B25A9">
          <w:delText xml:space="preserve"> </w:delText>
        </w:r>
        <w:r w:rsidDel="003B25A9">
          <w:rPr>
            <w:b/>
            <w:bCs/>
            <w:color w:val="000000"/>
          </w:rPr>
          <w:delText xml:space="preserve">How representative are the MAGs of the microbial communities? </w:delText>
        </w:r>
        <w:r w:rsidDel="003B25A9">
          <w:rPr>
            <w:color w:val="000000"/>
          </w:rPr>
          <w:delTex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delText>
        </w:r>
        <w:r w:rsidDel="003B25A9">
          <w:delText xml:space="preserve">The 16S V6-V8 region was targeted in Trout Bog, while the V4 region was targeted in Lake Mendota. </w:delText>
        </w:r>
        <w:r w:rsidRPr="00C72B55" w:rsidDel="003B25A9">
          <w:rPr>
            <w:i/>
            <w:color w:val="000000"/>
          </w:rPr>
          <w:delText>Proteobacteria</w:delText>
        </w:r>
        <w:r w:rsidDel="003B25A9">
          <w:rPr>
            <w:color w:val="000000"/>
          </w:rPr>
          <w:delTex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delText>
        </w:r>
      </w:del>
    </w:p>
    <w:p w:rsidR="00AC3224" w:rsidRDefault="00326033">
      <w:pPr>
        <w:spacing w:line="240" w:lineRule="auto"/>
      </w:pPr>
      <w:del w:id="235" w:author="Alexandra Linz" w:date="2018-09-24T15:15:00Z">
        <w:r w:rsidRPr="00AC3224" w:rsidDel="003B25A9">
          <w:rPr>
            <w:b/>
          </w:rPr>
          <w:delText xml:space="preserve"> </w:delText>
        </w:r>
      </w:del>
      <w:r w:rsidR="00AC3224" w:rsidRPr="00AC3224">
        <w:rPr>
          <w:b/>
        </w:rPr>
        <w:t>Data S</w:t>
      </w:r>
      <w:ins w:id="236" w:author="Alexandra Linz" w:date="2018-09-24T15:15:00Z">
        <w:r w:rsidR="003B25A9">
          <w:rPr>
            <w:b/>
          </w:rPr>
          <w:t>5</w:t>
        </w:r>
      </w:ins>
      <w:del w:id="237" w:author="Alexandra Linz" w:date="2018-09-24T15:15:00Z">
        <w:r w:rsidR="00AC3224" w:rsidRPr="00AC3224" w:rsidDel="003B25A9">
          <w:rPr>
            <w:b/>
          </w:rPr>
          <w:delText>6</w:delText>
        </w:r>
      </w:del>
      <w:r w:rsidR="00AC3224" w:rsidRPr="00AC3224">
        <w:rPr>
          <w:b/>
        </w:rPr>
        <w:t>.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w:t>
      </w:r>
      <w:r w:rsidR="0074129B" w:rsidRPr="0074129B">
        <w:rPr>
          <w:noProof/>
        </w:rPr>
        <w:lastRenderedPageBreak/>
        <w:t xml:space="preserve">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w:t>
      </w:r>
      <w:r w:rsidRPr="0074129B">
        <w:rPr>
          <w:noProof/>
        </w:rPr>
        <w:lastRenderedPageBreak/>
        <w:t xml:space="preserve">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w:t>
      </w:r>
      <w:r w:rsidRPr="0074129B">
        <w:rPr>
          <w:noProof/>
        </w:rPr>
        <w:lastRenderedPageBreak/>
        <w:t>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w:t>
      </w:r>
      <w:r w:rsidRPr="0074129B">
        <w:rPr>
          <w:noProof/>
        </w:rPr>
        <w:lastRenderedPageBreak/>
        <w:t xml:space="preserve">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w:r>
      <w:r w:rsidRPr="0074129B">
        <w:rPr>
          <w:noProof/>
        </w:rPr>
        <w:lastRenderedPageBreak/>
        <w:t xml:space="preserve">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w:t>
      </w:r>
      <w:r w:rsidRPr="0074129B">
        <w:rPr>
          <w:noProof/>
        </w:rPr>
        <w:lastRenderedPageBreak/>
        <w:t xml:space="preserve">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17F6" w:rsidRDefault="00AD17F6" w:rsidP="00426301">
      <w:pPr>
        <w:spacing w:after="0" w:line="240" w:lineRule="auto"/>
      </w:pPr>
      <w:r>
        <w:separator/>
      </w:r>
    </w:p>
  </w:endnote>
  <w:endnote w:type="continuationSeparator" w:id="0">
    <w:p w:rsidR="00AD17F6" w:rsidRDefault="00AD17F6"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3B25A9" w:rsidRDefault="003B25A9">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3B25A9" w:rsidRDefault="003B25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17F6" w:rsidRDefault="00AD17F6" w:rsidP="00426301">
      <w:pPr>
        <w:spacing w:after="0" w:line="240" w:lineRule="auto"/>
      </w:pPr>
      <w:r>
        <w:separator/>
      </w:r>
    </w:p>
  </w:footnote>
  <w:footnote w:type="continuationSeparator" w:id="0">
    <w:p w:rsidR="00AD17F6" w:rsidRDefault="00AD17F6"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4F6F"/>
    <w:rsid w:val="00021D94"/>
    <w:rsid w:val="0002485C"/>
    <w:rsid w:val="00046BFF"/>
    <w:rsid w:val="000640AD"/>
    <w:rsid w:val="000818CE"/>
    <w:rsid w:val="0008274E"/>
    <w:rsid w:val="00087969"/>
    <w:rsid w:val="00087FC0"/>
    <w:rsid w:val="000A57D4"/>
    <w:rsid w:val="000F405C"/>
    <w:rsid w:val="001359E8"/>
    <w:rsid w:val="00136764"/>
    <w:rsid w:val="00142B1E"/>
    <w:rsid w:val="00166966"/>
    <w:rsid w:val="00180B02"/>
    <w:rsid w:val="00180C4D"/>
    <w:rsid w:val="001D1459"/>
    <w:rsid w:val="001D2345"/>
    <w:rsid w:val="00204AC0"/>
    <w:rsid w:val="00217012"/>
    <w:rsid w:val="00251DEA"/>
    <w:rsid w:val="00280E6F"/>
    <w:rsid w:val="00282CFB"/>
    <w:rsid w:val="00295464"/>
    <w:rsid w:val="00297B75"/>
    <w:rsid w:val="002C4D58"/>
    <w:rsid w:val="002E05D5"/>
    <w:rsid w:val="00326033"/>
    <w:rsid w:val="003A1F5F"/>
    <w:rsid w:val="003B25A9"/>
    <w:rsid w:val="003D102A"/>
    <w:rsid w:val="003D1D4E"/>
    <w:rsid w:val="003F0487"/>
    <w:rsid w:val="00412BD0"/>
    <w:rsid w:val="00426301"/>
    <w:rsid w:val="004339D2"/>
    <w:rsid w:val="00443746"/>
    <w:rsid w:val="0047621E"/>
    <w:rsid w:val="00485450"/>
    <w:rsid w:val="004929C6"/>
    <w:rsid w:val="00495B23"/>
    <w:rsid w:val="004B181C"/>
    <w:rsid w:val="004C3850"/>
    <w:rsid w:val="004D4F24"/>
    <w:rsid w:val="004F4FB8"/>
    <w:rsid w:val="00512F1D"/>
    <w:rsid w:val="005555E0"/>
    <w:rsid w:val="00564BB8"/>
    <w:rsid w:val="005B0399"/>
    <w:rsid w:val="005F1EC7"/>
    <w:rsid w:val="005F572D"/>
    <w:rsid w:val="00613B0C"/>
    <w:rsid w:val="00622EC1"/>
    <w:rsid w:val="00647D2F"/>
    <w:rsid w:val="006618AC"/>
    <w:rsid w:val="00670A2E"/>
    <w:rsid w:val="0069102D"/>
    <w:rsid w:val="006C05F6"/>
    <w:rsid w:val="006E2BB8"/>
    <w:rsid w:val="006F4AD1"/>
    <w:rsid w:val="00702D24"/>
    <w:rsid w:val="0071096B"/>
    <w:rsid w:val="00715556"/>
    <w:rsid w:val="00726987"/>
    <w:rsid w:val="00731EB3"/>
    <w:rsid w:val="00735D96"/>
    <w:rsid w:val="0074129B"/>
    <w:rsid w:val="00751BEC"/>
    <w:rsid w:val="00762C09"/>
    <w:rsid w:val="00770B63"/>
    <w:rsid w:val="007B251F"/>
    <w:rsid w:val="007B75B0"/>
    <w:rsid w:val="007F46A1"/>
    <w:rsid w:val="008002E4"/>
    <w:rsid w:val="00832F7B"/>
    <w:rsid w:val="00873AF2"/>
    <w:rsid w:val="00876143"/>
    <w:rsid w:val="008853A5"/>
    <w:rsid w:val="00893C86"/>
    <w:rsid w:val="008C1648"/>
    <w:rsid w:val="008C1799"/>
    <w:rsid w:val="008C29DF"/>
    <w:rsid w:val="008D14F1"/>
    <w:rsid w:val="008E64BD"/>
    <w:rsid w:val="008F3E06"/>
    <w:rsid w:val="009115A6"/>
    <w:rsid w:val="00931E14"/>
    <w:rsid w:val="00933DA9"/>
    <w:rsid w:val="00936094"/>
    <w:rsid w:val="00950DEB"/>
    <w:rsid w:val="00972BFC"/>
    <w:rsid w:val="009770A7"/>
    <w:rsid w:val="00992786"/>
    <w:rsid w:val="009E1F39"/>
    <w:rsid w:val="009E6A17"/>
    <w:rsid w:val="00A15AC4"/>
    <w:rsid w:val="00A33EF6"/>
    <w:rsid w:val="00A46658"/>
    <w:rsid w:val="00A87224"/>
    <w:rsid w:val="00A917DD"/>
    <w:rsid w:val="00AA5B67"/>
    <w:rsid w:val="00AB1E2D"/>
    <w:rsid w:val="00AC3224"/>
    <w:rsid w:val="00AD17F6"/>
    <w:rsid w:val="00AD71F6"/>
    <w:rsid w:val="00AD7709"/>
    <w:rsid w:val="00B24DBF"/>
    <w:rsid w:val="00B32BF2"/>
    <w:rsid w:val="00B353E1"/>
    <w:rsid w:val="00B44E2D"/>
    <w:rsid w:val="00B47A76"/>
    <w:rsid w:val="00B5094B"/>
    <w:rsid w:val="00B73579"/>
    <w:rsid w:val="00B844B8"/>
    <w:rsid w:val="00B849E7"/>
    <w:rsid w:val="00B870DF"/>
    <w:rsid w:val="00B913AB"/>
    <w:rsid w:val="00BA4CB8"/>
    <w:rsid w:val="00BB48D4"/>
    <w:rsid w:val="00BF2DF6"/>
    <w:rsid w:val="00C136D4"/>
    <w:rsid w:val="00C14ABA"/>
    <w:rsid w:val="00C160CB"/>
    <w:rsid w:val="00C50BFC"/>
    <w:rsid w:val="00C60627"/>
    <w:rsid w:val="00C70A26"/>
    <w:rsid w:val="00C72B55"/>
    <w:rsid w:val="00C7598C"/>
    <w:rsid w:val="00CA5281"/>
    <w:rsid w:val="00CB4C7D"/>
    <w:rsid w:val="00CC48A4"/>
    <w:rsid w:val="00CC5549"/>
    <w:rsid w:val="00CE29AC"/>
    <w:rsid w:val="00CE56F8"/>
    <w:rsid w:val="00D04A5D"/>
    <w:rsid w:val="00D05772"/>
    <w:rsid w:val="00D115FB"/>
    <w:rsid w:val="00D345B4"/>
    <w:rsid w:val="00D43F04"/>
    <w:rsid w:val="00D66DE0"/>
    <w:rsid w:val="00D720E0"/>
    <w:rsid w:val="00D81AA1"/>
    <w:rsid w:val="00D8419C"/>
    <w:rsid w:val="00DB387B"/>
    <w:rsid w:val="00DC3B2C"/>
    <w:rsid w:val="00DC5F61"/>
    <w:rsid w:val="00DE2F1A"/>
    <w:rsid w:val="00DF28FD"/>
    <w:rsid w:val="00DF4C5B"/>
    <w:rsid w:val="00E067DC"/>
    <w:rsid w:val="00E240CC"/>
    <w:rsid w:val="00E5221C"/>
    <w:rsid w:val="00E84246"/>
    <w:rsid w:val="00E94C90"/>
    <w:rsid w:val="00EC7C8E"/>
    <w:rsid w:val="00F02C6D"/>
    <w:rsid w:val="00F21C62"/>
    <w:rsid w:val="00F433E3"/>
    <w:rsid w:val="00F46B90"/>
    <w:rsid w:val="00F82001"/>
    <w:rsid w:val="00F90674"/>
    <w:rsid w:val="00F91AC0"/>
    <w:rsid w:val="00F9672B"/>
    <w:rsid w:val="00FC2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13BD09"/>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8D14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14F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CAFC6-98BB-D440-B51B-F4A98BDD2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0</Pages>
  <Words>58149</Words>
  <Characters>331450</Characters>
  <Application>Microsoft Office Word</Application>
  <DocSecurity>0</DocSecurity>
  <Lines>2762</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12</cp:revision>
  <dcterms:created xsi:type="dcterms:W3CDTF">2018-09-20T13:50:00Z</dcterms:created>
  <dcterms:modified xsi:type="dcterms:W3CDTF">2018-09-24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